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0B9241B" w14:textId="4851E9A3" w:rsidR="006E4797" w:rsidRPr="00A421FB" w:rsidRDefault="00551D82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</w:pPr>
      <w:r w:rsidRPr="00A421FB">
        <w:rPr>
          <w:b/>
        </w:rPr>
        <w:t>TITLE:</w:t>
      </w:r>
      <w:r w:rsidRPr="00A421FB">
        <w:t xml:space="preserve">  </w:t>
      </w:r>
    </w:p>
    <w:p w14:paraId="59AAC127" w14:textId="39BA13BA" w:rsidR="006E4797" w:rsidRPr="00A421FB" w:rsidRDefault="00691C28" w:rsidP="00A421FB">
      <w:pPr>
        <w:spacing w:line="0" w:lineRule="atLeast"/>
      </w:pPr>
      <w:r w:rsidRPr="00A421FB">
        <w:t xml:space="preserve">Suture </w:t>
      </w:r>
      <w:r w:rsidR="00974B8B" w:rsidRPr="00A421FB">
        <w:t xml:space="preserve">Techniques </w:t>
      </w:r>
      <w:r w:rsidRPr="00A421FB">
        <w:t>for</w:t>
      </w:r>
      <w:r w:rsidR="00003BFE" w:rsidRPr="00A421FB">
        <w:t xml:space="preserve"> </w:t>
      </w:r>
      <w:r w:rsidR="00974B8B" w:rsidRPr="00A421FB">
        <w:t xml:space="preserve">Vascular Reconstruction </w:t>
      </w:r>
      <w:r w:rsidR="004F0CCE" w:rsidRPr="00A421FB">
        <w:t xml:space="preserve">in </w:t>
      </w:r>
      <w:r w:rsidR="00974B8B" w:rsidRPr="00A421FB">
        <w:t>Mouse Orthotopic Liver Transplantatio</w:t>
      </w:r>
      <w:r w:rsidR="00E379A3">
        <w:t>n</w:t>
      </w:r>
    </w:p>
    <w:p w14:paraId="06C0C87E" w14:textId="77777777" w:rsidR="006E4797" w:rsidRPr="004B005B" w:rsidRDefault="006E4797" w:rsidP="00A421FB">
      <w:pPr>
        <w:spacing w:line="0" w:lineRule="atLeast"/>
        <w:rPr>
          <w:b/>
        </w:rPr>
      </w:pPr>
    </w:p>
    <w:p w14:paraId="2CD8481E" w14:textId="1861A7CC" w:rsidR="006E4797" w:rsidRPr="00A421FB" w:rsidRDefault="00551D82" w:rsidP="00A421FB">
      <w:pPr>
        <w:spacing w:line="0" w:lineRule="atLeast"/>
      </w:pPr>
      <w:r w:rsidRPr="004B005B">
        <w:rPr>
          <w:b/>
        </w:rPr>
        <w:t xml:space="preserve">AUTHORS AND AFFILIATIONS: </w:t>
      </w:r>
    </w:p>
    <w:p w14:paraId="00535F2C" w14:textId="4C1662EB" w:rsidR="006E4797" w:rsidRPr="00A421FB" w:rsidRDefault="005A3C75" w:rsidP="00A421FB">
      <w:pPr>
        <w:spacing w:line="0" w:lineRule="atLeast"/>
      </w:pPr>
      <w:proofErr w:type="spellStart"/>
      <w:r w:rsidRPr="00A421FB">
        <w:t>Hidenobu</w:t>
      </w:r>
      <w:proofErr w:type="spellEnd"/>
      <w:r w:rsidRPr="00A421FB">
        <w:t xml:space="preserve"> Kojima</w:t>
      </w:r>
      <w:r w:rsidR="00154B86" w:rsidRPr="00A421FB">
        <w:rPr>
          <w:vertAlign w:val="superscript"/>
        </w:rPr>
        <w:t>1</w:t>
      </w:r>
      <w:r w:rsidRPr="00A421FB">
        <w:t xml:space="preserve">, </w:t>
      </w:r>
      <w:r w:rsidR="00CE54F8" w:rsidRPr="00A421FB">
        <w:t>Kosuke Tanaka</w:t>
      </w:r>
      <w:r w:rsidR="00CE54F8" w:rsidRPr="00A421FB">
        <w:rPr>
          <w:vertAlign w:val="superscript"/>
        </w:rPr>
        <w:t>1</w:t>
      </w:r>
      <w:r w:rsidR="00CE54F8" w:rsidRPr="00A421FB">
        <w:t xml:space="preserve">, </w:t>
      </w:r>
      <w:proofErr w:type="spellStart"/>
      <w:r w:rsidRPr="00A421FB">
        <w:t>Shoichi</w:t>
      </w:r>
      <w:proofErr w:type="spellEnd"/>
      <w:r w:rsidRPr="00A421FB">
        <w:t xml:space="preserve"> Kageyama</w:t>
      </w:r>
      <w:r w:rsidR="00154B86" w:rsidRPr="00A421FB">
        <w:rPr>
          <w:vertAlign w:val="superscript"/>
        </w:rPr>
        <w:t>1</w:t>
      </w:r>
      <w:r w:rsidRPr="00A421FB">
        <w:t>,</w:t>
      </w:r>
      <w:r w:rsidR="000F469B" w:rsidRPr="00A421FB">
        <w:t xml:space="preserve"> </w:t>
      </w:r>
      <w:r w:rsidR="00154B86" w:rsidRPr="00A421FB">
        <w:t>Satoshi Ogiso</w:t>
      </w:r>
      <w:r w:rsidR="00154B86" w:rsidRPr="00A421FB">
        <w:rPr>
          <w:vertAlign w:val="superscript"/>
        </w:rPr>
        <w:t>1</w:t>
      </w:r>
      <w:r w:rsidR="00154B86" w:rsidRPr="00A421FB">
        <w:t>, Takayuki Anazawa</w:t>
      </w:r>
      <w:r w:rsidR="00154B86" w:rsidRPr="00A421FB">
        <w:rPr>
          <w:vertAlign w:val="superscript"/>
        </w:rPr>
        <w:t>1</w:t>
      </w:r>
      <w:r w:rsidR="00154B86" w:rsidRPr="00A421FB">
        <w:t xml:space="preserve">, </w:t>
      </w:r>
      <w:proofErr w:type="spellStart"/>
      <w:r w:rsidRPr="00A421FB">
        <w:t>Yoichiro</w:t>
      </w:r>
      <w:proofErr w:type="spellEnd"/>
      <w:r w:rsidRPr="00A421FB">
        <w:t xml:space="preserve"> Uchida</w:t>
      </w:r>
      <w:r w:rsidR="00154B86" w:rsidRPr="00A421FB">
        <w:rPr>
          <w:vertAlign w:val="superscript"/>
        </w:rPr>
        <w:t>1</w:t>
      </w:r>
      <w:r w:rsidRPr="00A421FB">
        <w:t xml:space="preserve">, </w:t>
      </w:r>
      <w:r w:rsidR="00542DF4" w:rsidRPr="00A421FB">
        <w:t>Kazuyuki Nagai</w:t>
      </w:r>
      <w:r w:rsidR="00542DF4" w:rsidRPr="00A421FB">
        <w:rPr>
          <w:vertAlign w:val="superscript"/>
        </w:rPr>
        <w:t>1</w:t>
      </w:r>
      <w:r w:rsidR="00542DF4" w:rsidRPr="00A421FB">
        <w:t xml:space="preserve">, </w:t>
      </w:r>
      <w:r w:rsidR="00154B86" w:rsidRPr="00A421FB">
        <w:t>Takashi Ito</w:t>
      </w:r>
      <w:r w:rsidR="00154B86" w:rsidRPr="00A421FB">
        <w:rPr>
          <w:vertAlign w:val="superscript"/>
        </w:rPr>
        <w:t>1</w:t>
      </w:r>
      <w:r w:rsidR="00154B86" w:rsidRPr="00A421FB">
        <w:t xml:space="preserve">, </w:t>
      </w:r>
      <w:proofErr w:type="spellStart"/>
      <w:r w:rsidR="00154B86" w:rsidRPr="00A421FB">
        <w:t>Takamichi</w:t>
      </w:r>
      <w:proofErr w:type="spellEnd"/>
      <w:r w:rsidR="00154B86" w:rsidRPr="00A421FB">
        <w:t xml:space="preserve"> Ishii</w:t>
      </w:r>
      <w:r w:rsidR="00154B86" w:rsidRPr="00A421FB">
        <w:rPr>
          <w:vertAlign w:val="superscript"/>
        </w:rPr>
        <w:t>1</w:t>
      </w:r>
      <w:r w:rsidR="00154B86" w:rsidRPr="00A421FB">
        <w:t xml:space="preserve">, </w:t>
      </w:r>
      <w:proofErr w:type="spellStart"/>
      <w:r w:rsidR="00154B86" w:rsidRPr="00A421FB">
        <w:t>Etsuro</w:t>
      </w:r>
      <w:proofErr w:type="spellEnd"/>
      <w:r w:rsidR="00154B86" w:rsidRPr="00A421FB">
        <w:t xml:space="preserve"> Hatano</w:t>
      </w:r>
      <w:r w:rsidR="00154B86" w:rsidRPr="00A421FB">
        <w:rPr>
          <w:vertAlign w:val="superscript"/>
        </w:rPr>
        <w:t>1</w:t>
      </w:r>
    </w:p>
    <w:p w14:paraId="134B5DB2" w14:textId="77777777" w:rsidR="00154B86" w:rsidRPr="00A421FB" w:rsidRDefault="00154B86" w:rsidP="00A421FB">
      <w:pPr>
        <w:spacing w:line="0" w:lineRule="atLeast"/>
      </w:pPr>
    </w:p>
    <w:p w14:paraId="01632E7D" w14:textId="4CA695D8" w:rsidR="00154B86" w:rsidRPr="00A421FB" w:rsidRDefault="00154B86" w:rsidP="00A421FB">
      <w:pPr>
        <w:spacing w:line="0" w:lineRule="atLeast"/>
      </w:pPr>
      <w:r w:rsidRPr="00A421FB">
        <w:rPr>
          <w:vertAlign w:val="superscript"/>
        </w:rPr>
        <w:t>1</w:t>
      </w:r>
      <w:r w:rsidRPr="00A421FB">
        <w:t>Department of Surgery, Graduate School of Medicine, Kyoto University</w:t>
      </w:r>
      <w:r w:rsidR="002C5384">
        <w:t xml:space="preserve">, </w:t>
      </w:r>
      <w:r w:rsidR="002C5384" w:rsidRPr="002C5384">
        <w:t>Kyoto</w:t>
      </w:r>
      <w:r w:rsidR="002C5384">
        <w:t xml:space="preserve">, </w:t>
      </w:r>
      <w:r w:rsidR="002C5384" w:rsidRPr="002C5384">
        <w:t>Japan</w:t>
      </w:r>
      <w:r w:rsidR="002C5384" w:rsidRPr="002C5384">
        <w:cr/>
      </w:r>
    </w:p>
    <w:p w14:paraId="19563F2E" w14:textId="7D87C38A" w:rsidR="00974B8B" w:rsidRPr="00A421FB" w:rsidRDefault="00974B8B" w:rsidP="00A421FB">
      <w:pPr>
        <w:spacing w:line="0" w:lineRule="atLeast"/>
      </w:pPr>
      <w:r w:rsidRPr="00A421FB">
        <w:t>Email addresses of the co-authors:</w:t>
      </w:r>
    </w:p>
    <w:p w14:paraId="60CCBBF7" w14:textId="45DCDFB9" w:rsidR="00CE54F8" w:rsidRPr="00A421FB" w:rsidRDefault="00CE54F8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</w:pPr>
      <w:r w:rsidRPr="00A421FB">
        <w:t xml:space="preserve">Kosuke Tanaka </w:t>
      </w:r>
      <w:r w:rsidRPr="00A421FB">
        <w:tab/>
      </w:r>
      <w:r w:rsidRPr="00A421FB">
        <w:tab/>
      </w:r>
      <w:r w:rsidR="00974B8B" w:rsidRPr="00A421FB">
        <w:t>(</w:t>
      </w:r>
      <w:r w:rsidRPr="00A421FB">
        <w:rPr>
          <w:shd w:val="clear" w:color="auto" w:fill="FFFFFF"/>
        </w:rPr>
        <w:t>kosuket0814@kuhp.kyoto-u.ac.jp</w:t>
      </w:r>
      <w:r w:rsidR="00974B8B" w:rsidRPr="00A421FB">
        <w:rPr>
          <w:shd w:val="clear" w:color="auto" w:fill="FFFFFF"/>
        </w:rPr>
        <w:t>)</w:t>
      </w:r>
    </w:p>
    <w:p w14:paraId="329DBCF8" w14:textId="275C869F" w:rsidR="00154B86" w:rsidRPr="00A421FB" w:rsidRDefault="00154B86" w:rsidP="00A421FB">
      <w:pPr>
        <w:spacing w:line="0" w:lineRule="atLeast"/>
      </w:pPr>
      <w:proofErr w:type="spellStart"/>
      <w:r w:rsidRPr="00A421FB">
        <w:t>Shoichi</w:t>
      </w:r>
      <w:proofErr w:type="spellEnd"/>
      <w:r w:rsidRPr="00A421FB">
        <w:t xml:space="preserve"> </w:t>
      </w:r>
      <w:proofErr w:type="spellStart"/>
      <w:r w:rsidRPr="00A421FB">
        <w:t>Kageyama</w:t>
      </w:r>
      <w:proofErr w:type="spellEnd"/>
      <w:r w:rsidR="00D97B98" w:rsidRPr="00A421FB">
        <w:tab/>
      </w:r>
      <w:r w:rsidR="00542DF4" w:rsidRPr="00A421FB">
        <w:tab/>
      </w:r>
      <w:r w:rsidR="00974B8B" w:rsidRPr="00A421FB">
        <w:t>(</w:t>
      </w:r>
      <w:r w:rsidR="00D97B98" w:rsidRPr="00A421FB">
        <w:rPr>
          <w:shd w:val="clear" w:color="auto" w:fill="FFFFFF"/>
        </w:rPr>
        <w:t>jinbay@kuhp.kyoto-u.ac.jp</w:t>
      </w:r>
      <w:r w:rsidR="00974B8B" w:rsidRPr="00A421FB">
        <w:rPr>
          <w:shd w:val="clear" w:color="auto" w:fill="FFFFFF"/>
        </w:rPr>
        <w:t>)</w:t>
      </w:r>
    </w:p>
    <w:p w14:paraId="038BCB31" w14:textId="3E6DA291" w:rsidR="00154B86" w:rsidRPr="00A421FB" w:rsidRDefault="00154B86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  <w:rPr>
          <w:lang w:eastAsia="ja-JP"/>
        </w:rPr>
      </w:pPr>
      <w:r w:rsidRPr="00A421FB">
        <w:t xml:space="preserve">Satoshi </w:t>
      </w:r>
      <w:proofErr w:type="spellStart"/>
      <w:r w:rsidRPr="00A421FB">
        <w:t>Ogiso</w:t>
      </w:r>
      <w:proofErr w:type="spellEnd"/>
      <w:r w:rsidRPr="00A421FB">
        <w:t xml:space="preserve"> </w:t>
      </w:r>
      <w:r w:rsidR="00D97B98" w:rsidRPr="00A421FB">
        <w:tab/>
      </w:r>
      <w:r w:rsidR="00D97B98" w:rsidRPr="00A421FB">
        <w:tab/>
      </w:r>
      <w:r w:rsidR="00542DF4" w:rsidRPr="00A421FB">
        <w:tab/>
      </w:r>
      <w:r w:rsidR="00974B8B" w:rsidRPr="00A421FB">
        <w:t>(</w:t>
      </w:r>
      <w:r w:rsidR="00D97B98" w:rsidRPr="00A421FB">
        <w:rPr>
          <w:shd w:val="clear" w:color="auto" w:fill="FFFFFF"/>
        </w:rPr>
        <w:t>ogiso@kuhp.kyoto-u.ac.jp</w:t>
      </w:r>
      <w:r w:rsidR="00974B8B" w:rsidRPr="00A421FB">
        <w:rPr>
          <w:shd w:val="clear" w:color="auto" w:fill="FFFFFF"/>
        </w:rPr>
        <w:t>)</w:t>
      </w:r>
    </w:p>
    <w:p w14:paraId="0BC0D9F3" w14:textId="5EDA1557" w:rsidR="00154B86" w:rsidRPr="00A421FB" w:rsidRDefault="00154B86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</w:pPr>
      <w:r w:rsidRPr="00A421FB">
        <w:t xml:space="preserve">Takayuki </w:t>
      </w:r>
      <w:proofErr w:type="spellStart"/>
      <w:r w:rsidRPr="00A421FB">
        <w:t>Anazawa</w:t>
      </w:r>
      <w:proofErr w:type="spellEnd"/>
      <w:r w:rsidRPr="00A421FB">
        <w:t xml:space="preserve"> </w:t>
      </w:r>
      <w:r w:rsidR="00D97B98" w:rsidRPr="00A421FB">
        <w:tab/>
      </w:r>
      <w:r w:rsidR="00542DF4" w:rsidRPr="00A421FB">
        <w:tab/>
      </w:r>
      <w:r w:rsidR="00974B8B" w:rsidRPr="00A421FB">
        <w:t>(</w:t>
      </w:r>
      <w:r w:rsidR="00D97B98" w:rsidRPr="00A421FB">
        <w:rPr>
          <w:shd w:val="clear" w:color="auto" w:fill="FFFFFF"/>
        </w:rPr>
        <w:t>anazawa@kuhp.kyoto-u.ac.jp</w:t>
      </w:r>
      <w:r w:rsidR="00974B8B" w:rsidRPr="00A421FB">
        <w:rPr>
          <w:shd w:val="clear" w:color="auto" w:fill="FFFFFF"/>
        </w:rPr>
        <w:t>)</w:t>
      </w:r>
    </w:p>
    <w:p w14:paraId="46173CFF" w14:textId="3FD0E989" w:rsidR="00154B86" w:rsidRPr="00A421FB" w:rsidRDefault="00154B86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</w:pPr>
      <w:proofErr w:type="spellStart"/>
      <w:r w:rsidRPr="00A421FB">
        <w:t>Yoichiro</w:t>
      </w:r>
      <w:proofErr w:type="spellEnd"/>
      <w:r w:rsidRPr="00A421FB">
        <w:t xml:space="preserve"> Uchida </w:t>
      </w:r>
      <w:r w:rsidR="00D97B98" w:rsidRPr="00A421FB">
        <w:tab/>
      </w:r>
      <w:r w:rsidR="00542DF4" w:rsidRPr="00A421FB">
        <w:tab/>
      </w:r>
      <w:r w:rsidR="00974B8B" w:rsidRPr="00A421FB">
        <w:t>(</w:t>
      </w:r>
      <w:r w:rsidR="00D97B98" w:rsidRPr="00A421FB">
        <w:rPr>
          <w:shd w:val="clear" w:color="auto" w:fill="FFFFFF"/>
        </w:rPr>
        <w:t>uchiday@kuhp.kyoto-u.ac.jp</w:t>
      </w:r>
      <w:r w:rsidR="00974B8B" w:rsidRPr="00A421FB">
        <w:rPr>
          <w:shd w:val="clear" w:color="auto" w:fill="FFFFFF"/>
        </w:rPr>
        <w:t>)</w:t>
      </w:r>
    </w:p>
    <w:p w14:paraId="375C8C16" w14:textId="70F01A59" w:rsidR="00D97B98" w:rsidRPr="00A421FB" w:rsidRDefault="00D97B98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</w:pPr>
      <w:r w:rsidRPr="00A421FB">
        <w:t>Kazuyuki Nagai</w:t>
      </w:r>
      <w:r w:rsidRPr="00A421FB">
        <w:tab/>
      </w:r>
      <w:r w:rsidR="00542DF4" w:rsidRPr="00A421FB">
        <w:tab/>
      </w:r>
      <w:r w:rsidR="00974B8B" w:rsidRPr="00A421FB">
        <w:t>(</w:t>
      </w:r>
      <w:r w:rsidRPr="00A421FB">
        <w:rPr>
          <w:shd w:val="clear" w:color="auto" w:fill="FFFFFF"/>
        </w:rPr>
        <w:t>kaznagai@kuhp.kyoto-u.ac.jp</w:t>
      </w:r>
      <w:r w:rsidR="00974B8B" w:rsidRPr="00A421FB">
        <w:rPr>
          <w:shd w:val="clear" w:color="auto" w:fill="FFFFFF"/>
        </w:rPr>
        <w:t>)</w:t>
      </w:r>
    </w:p>
    <w:p w14:paraId="02516B96" w14:textId="56233BBE" w:rsidR="00154B86" w:rsidRPr="00A421FB" w:rsidRDefault="00154B86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</w:pPr>
      <w:r w:rsidRPr="00A421FB">
        <w:t xml:space="preserve">Takashi Ito </w:t>
      </w:r>
      <w:r w:rsidR="00D97B98" w:rsidRPr="00A421FB">
        <w:tab/>
      </w:r>
      <w:r w:rsidR="00D97B98" w:rsidRPr="00A421FB">
        <w:tab/>
      </w:r>
      <w:r w:rsidR="00542DF4" w:rsidRPr="00A421FB">
        <w:tab/>
      </w:r>
      <w:r w:rsidR="00974B8B" w:rsidRPr="00A421FB">
        <w:t>(</w:t>
      </w:r>
      <w:r w:rsidR="00D97B98" w:rsidRPr="00A421FB">
        <w:rPr>
          <w:shd w:val="clear" w:color="auto" w:fill="FFFFFF"/>
        </w:rPr>
        <w:t>itotaka@kuhp.kyoto-u.ac.jp</w:t>
      </w:r>
      <w:r w:rsidR="00974B8B" w:rsidRPr="00A421FB">
        <w:rPr>
          <w:shd w:val="clear" w:color="auto" w:fill="FFFFFF"/>
        </w:rPr>
        <w:t>)</w:t>
      </w:r>
    </w:p>
    <w:p w14:paraId="00871189" w14:textId="2B135CB7" w:rsidR="00154B86" w:rsidRPr="00A421FB" w:rsidRDefault="00154B86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</w:pPr>
      <w:proofErr w:type="spellStart"/>
      <w:r w:rsidRPr="00A421FB">
        <w:t>Takamichi</w:t>
      </w:r>
      <w:proofErr w:type="spellEnd"/>
      <w:r w:rsidRPr="00A421FB">
        <w:t xml:space="preserve"> Ishii </w:t>
      </w:r>
      <w:r w:rsidR="00D97B98" w:rsidRPr="00A421FB">
        <w:tab/>
      </w:r>
      <w:r w:rsidR="00542DF4" w:rsidRPr="00A421FB">
        <w:tab/>
      </w:r>
      <w:r w:rsidR="00974B8B" w:rsidRPr="00A421FB">
        <w:t>(</w:t>
      </w:r>
      <w:r w:rsidR="00D97B98" w:rsidRPr="00A421FB">
        <w:rPr>
          <w:shd w:val="clear" w:color="auto" w:fill="FFFFFF"/>
        </w:rPr>
        <w:t>taishii@kuhp.kyoto-u.ac.jp</w:t>
      </w:r>
      <w:r w:rsidR="00974B8B" w:rsidRPr="00A421FB">
        <w:rPr>
          <w:shd w:val="clear" w:color="auto" w:fill="FFFFFF"/>
        </w:rPr>
        <w:t>)</w:t>
      </w:r>
    </w:p>
    <w:p w14:paraId="3492956D" w14:textId="4BE16556" w:rsidR="00154B86" w:rsidRPr="00A421FB" w:rsidRDefault="00154B86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</w:pPr>
      <w:proofErr w:type="spellStart"/>
      <w:r w:rsidRPr="00A421FB">
        <w:t>Etsuro</w:t>
      </w:r>
      <w:proofErr w:type="spellEnd"/>
      <w:r w:rsidRPr="00A421FB">
        <w:t xml:space="preserve"> </w:t>
      </w:r>
      <w:proofErr w:type="spellStart"/>
      <w:r w:rsidRPr="00A421FB">
        <w:t>Hatano</w:t>
      </w:r>
      <w:proofErr w:type="spellEnd"/>
      <w:r w:rsidR="00974B8B" w:rsidRPr="00A421FB">
        <w:tab/>
      </w:r>
      <w:r w:rsidR="00D97B98" w:rsidRPr="00A421FB">
        <w:tab/>
      </w:r>
      <w:r w:rsidR="00542DF4" w:rsidRPr="00A421FB">
        <w:tab/>
      </w:r>
      <w:r w:rsidR="00974B8B" w:rsidRPr="00A421FB">
        <w:t>(</w:t>
      </w:r>
      <w:r w:rsidR="00D97B98" w:rsidRPr="00A421FB">
        <w:rPr>
          <w:shd w:val="clear" w:color="auto" w:fill="FFFFFF"/>
        </w:rPr>
        <w:t>etsu@kuhp.kyoto-u.ac.jp</w:t>
      </w:r>
      <w:r w:rsidR="00974B8B" w:rsidRPr="00A421FB">
        <w:rPr>
          <w:shd w:val="clear" w:color="auto" w:fill="FFFFFF"/>
        </w:rPr>
        <w:t>)</w:t>
      </w:r>
    </w:p>
    <w:p w14:paraId="4DD214D1" w14:textId="77777777" w:rsidR="00154B86" w:rsidRPr="00A421FB" w:rsidRDefault="00154B86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</w:pPr>
    </w:p>
    <w:p w14:paraId="263C702A" w14:textId="2EFC5D7E" w:rsidR="00154B86" w:rsidRPr="00A421FB" w:rsidRDefault="00154B86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</w:pPr>
      <w:r w:rsidRPr="00A421FB">
        <w:t xml:space="preserve">Corresponding </w:t>
      </w:r>
      <w:r w:rsidR="00EC33AA">
        <w:t>a</w:t>
      </w:r>
      <w:r w:rsidR="00EC33AA" w:rsidRPr="00A421FB">
        <w:t>uthor</w:t>
      </w:r>
      <w:r w:rsidRPr="00A421FB">
        <w:t xml:space="preserve">: </w:t>
      </w:r>
    </w:p>
    <w:p w14:paraId="47674C87" w14:textId="77777777" w:rsidR="00974B8B" w:rsidRPr="00A421FB" w:rsidRDefault="00974B8B" w:rsidP="00A421FB">
      <w:pPr>
        <w:spacing w:line="0" w:lineRule="atLeast"/>
        <w:rPr>
          <w:lang w:eastAsia="ja-JP"/>
        </w:rPr>
      </w:pPr>
      <w:proofErr w:type="spellStart"/>
      <w:r w:rsidRPr="00A421FB">
        <w:t>Hidenobu</w:t>
      </w:r>
      <w:proofErr w:type="spellEnd"/>
      <w:r w:rsidRPr="00A421FB">
        <w:t xml:space="preserve"> Kojima: </w:t>
      </w:r>
      <w:r w:rsidRPr="00A421FB">
        <w:tab/>
      </w:r>
      <w:r w:rsidRPr="00A421FB">
        <w:tab/>
        <w:t>(</w:t>
      </w:r>
      <w:hyperlink r:id="rId8" w:history="1">
        <w:r w:rsidRPr="00A421FB">
          <w:rPr>
            <w:rStyle w:val="Hyperlink"/>
            <w:color w:val="auto"/>
          </w:rPr>
          <w:t>kozi1103@kuhp.kyoto-u.ac.jp</w:t>
        </w:r>
      </w:hyperlink>
      <w:r w:rsidRPr="004B005B">
        <w:t>)</w:t>
      </w:r>
    </w:p>
    <w:p w14:paraId="29A0E289" w14:textId="77777777" w:rsidR="00974B8B" w:rsidRPr="00A421FB" w:rsidRDefault="00974B8B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</w:pPr>
    </w:p>
    <w:p w14:paraId="60F3B8D4" w14:textId="3B304641" w:rsidR="006E4797" w:rsidRPr="004B005B" w:rsidRDefault="00551D82" w:rsidP="00A421FB">
      <w:pPr>
        <w:spacing w:line="0" w:lineRule="atLeast"/>
      </w:pPr>
      <w:r w:rsidRPr="004B005B">
        <w:rPr>
          <w:b/>
        </w:rPr>
        <w:t>SUMMARY:</w:t>
      </w:r>
      <w:r w:rsidRPr="004B005B">
        <w:t xml:space="preserve"> </w:t>
      </w:r>
    </w:p>
    <w:p w14:paraId="74EFC8D7" w14:textId="15A2C70F" w:rsidR="006E4797" w:rsidRPr="004B005B" w:rsidRDefault="009A10AA" w:rsidP="00A421FB">
      <w:pPr>
        <w:spacing w:line="0" w:lineRule="atLeast"/>
        <w:rPr>
          <w:lang w:eastAsia="ja-JP"/>
        </w:rPr>
      </w:pPr>
      <w:r w:rsidRPr="004B005B">
        <w:rPr>
          <w:lang w:eastAsia="ja-JP"/>
        </w:rPr>
        <w:t xml:space="preserve">Vascular reconstructions in recipients, including </w:t>
      </w:r>
      <w:r w:rsidR="00E15E1A" w:rsidRPr="004B005B">
        <w:rPr>
          <w:lang w:eastAsia="ja-JP"/>
        </w:rPr>
        <w:t xml:space="preserve">the </w:t>
      </w:r>
      <w:proofErr w:type="spellStart"/>
      <w:r w:rsidRPr="004B005B">
        <w:rPr>
          <w:lang w:eastAsia="ja-JP"/>
        </w:rPr>
        <w:t>suprahepatic</w:t>
      </w:r>
      <w:proofErr w:type="spellEnd"/>
      <w:r w:rsidRPr="004B005B">
        <w:rPr>
          <w:lang w:eastAsia="ja-JP"/>
        </w:rPr>
        <w:t xml:space="preserve"> inferior vena cava (SHIVC), portal vein, and </w:t>
      </w:r>
      <w:proofErr w:type="spellStart"/>
      <w:r w:rsidRPr="004B005B">
        <w:rPr>
          <w:lang w:eastAsia="ja-JP"/>
        </w:rPr>
        <w:t>infrahepatic</w:t>
      </w:r>
      <w:proofErr w:type="spellEnd"/>
      <w:r w:rsidRPr="004B005B">
        <w:rPr>
          <w:lang w:eastAsia="ja-JP"/>
        </w:rPr>
        <w:t xml:space="preserve"> inferior vena cava (IHIVC)</w:t>
      </w:r>
      <w:r w:rsidR="004B005B" w:rsidRPr="004B005B">
        <w:rPr>
          <w:lang w:eastAsia="ja-JP"/>
        </w:rPr>
        <w:t>,</w:t>
      </w:r>
      <w:r w:rsidRPr="004B005B">
        <w:rPr>
          <w:lang w:eastAsia="ja-JP"/>
        </w:rPr>
        <w:t xml:space="preserve"> are the key </w:t>
      </w:r>
      <w:r w:rsidR="00CE54F8" w:rsidRPr="004B005B">
        <w:rPr>
          <w:lang w:eastAsia="ja-JP"/>
        </w:rPr>
        <w:t>procedures</w:t>
      </w:r>
      <w:r w:rsidRPr="004B005B">
        <w:rPr>
          <w:lang w:eastAsia="ja-JP"/>
        </w:rPr>
        <w:t xml:space="preserve"> for successful mouse orthotopic liver transplantation. We </w:t>
      </w:r>
      <w:r w:rsidR="00E15E1A" w:rsidRPr="004B005B">
        <w:rPr>
          <w:lang w:eastAsia="ja-JP"/>
        </w:rPr>
        <w:t xml:space="preserve">herein </w:t>
      </w:r>
      <w:r w:rsidRPr="004B005B">
        <w:rPr>
          <w:lang w:eastAsia="ja-JP"/>
        </w:rPr>
        <w:t>provide suture technique</w:t>
      </w:r>
      <w:r w:rsidR="00BA029D" w:rsidRPr="004B005B">
        <w:rPr>
          <w:lang w:eastAsia="ja-JP"/>
        </w:rPr>
        <w:t>s</w:t>
      </w:r>
      <w:r w:rsidRPr="004B005B">
        <w:rPr>
          <w:lang w:eastAsia="ja-JP"/>
        </w:rPr>
        <w:t xml:space="preserve"> and tips for SHIVC and IHIVC reconstruction in the mouse liver transplant model.</w:t>
      </w:r>
    </w:p>
    <w:p w14:paraId="528C17A7" w14:textId="77777777" w:rsidR="009A10AA" w:rsidRPr="004B005B" w:rsidRDefault="009A10AA" w:rsidP="00A421FB">
      <w:pPr>
        <w:spacing w:line="0" w:lineRule="atLeast"/>
      </w:pPr>
    </w:p>
    <w:p w14:paraId="308B981E" w14:textId="4603ED2D" w:rsidR="00F10BE8" w:rsidRPr="00A421FB" w:rsidRDefault="00551D82" w:rsidP="00A421FB">
      <w:pPr>
        <w:spacing w:line="0" w:lineRule="atLeast"/>
      </w:pPr>
      <w:r w:rsidRPr="004B005B">
        <w:rPr>
          <w:b/>
        </w:rPr>
        <w:t>ABSTRACT:</w:t>
      </w:r>
      <w:r w:rsidRPr="004B005B">
        <w:t xml:space="preserve"> </w:t>
      </w:r>
    </w:p>
    <w:p w14:paraId="40A249E6" w14:textId="2CAA14B4" w:rsidR="006E4797" w:rsidRPr="00A421FB" w:rsidRDefault="00F10BE8" w:rsidP="00A421FB">
      <w:pPr>
        <w:spacing w:line="0" w:lineRule="atLeast"/>
        <w:rPr>
          <w:lang w:eastAsia="ja-JP"/>
        </w:rPr>
      </w:pPr>
      <w:r w:rsidRPr="00A421FB">
        <w:rPr>
          <w:shd w:val="clear" w:color="auto" w:fill="FFFFFF"/>
        </w:rPr>
        <w:t xml:space="preserve">Translational research using animal models is essential </w:t>
      </w:r>
      <w:r w:rsidR="00E15E1A" w:rsidRPr="00A421FB">
        <w:rPr>
          <w:shd w:val="clear" w:color="auto" w:fill="FFFFFF"/>
        </w:rPr>
        <w:t>for</w:t>
      </w:r>
      <w:r w:rsidRPr="00A421FB">
        <w:rPr>
          <w:shd w:val="clear" w:color="auto" w:fill="FFFFFF"/>
        </w:rPr>
        <w:t xml:space="preserve"> address</w:t>
      </w:r>
      <w:r w:rsidR="00E15E1A" w:rsidRPr="00A421FB">
        <w:rPr>
          <w:shd w:val="clear" w:color="auto" w:fill="FFFFFF"/>
        </w:rPr>
        <w:t>ing</w:t>
      </w:r>
      <w:r w:rsidRPr="00A421FB">
        <w:rPr>
          <w:shd w:val="clear" w:color="auto" w:fill="FFFFFF"/>
        </w:rPr>
        <w:t xml:space="preserve"> the clinical issues in organ transplantations. </w:t>
      </w:r>
      <w:r w:rsidR="00E15E1A" w:rsidRPr="00A421FB">
        <w:rPr>
          <w:shd w:val="clear" w:color="auto" w:fill="FFFFFF"/>
        </w:rPr>
        <w:t>Although</w:t>
      </w:r>
      <w:r w:rsidRPr="00A421FB">
        <w:rPr>
          <w:shd w:val="clear" w:color="auto" w:fill="FFFFFF"/>
        </w:rPr>
        <w:t xml:space="preserve"> mouse orthotopic liver transplantation (LT) </w:t>
      </w:r>
      <w:r w:rsidRPr="00A421FB">
        <w:t xml:space="preserve">is </w:t>
      </w:r>
      <w:r w:rsidRPr="004B005B">
        <w:t xml:space="preserve">a useful </w:t>
      </w:r>
      <w:r w:rsidR="008B7F3C" w:rsidRPr="004B005B">
        <w:t>tool</w:t>
      </w:r>
      <w:r w:rsidRPr="004B005B">
        <w:t xml:space="preserve"> </w:t>
      </w:r>
      <w:r w:rsidR="00E15E1A" w:rsidRPr="004B005B">
        <w:t>for</w:t>
      </w:r>
      <w:r w:rsidRPr="004B005B">
        <w:t xml:space="preserve"> investigat</w:t>
      </w:r>
      <w:r w:rsidR="00E15E1A" w:rsidRPr="004B005B">
        <w:t>ing</w:t>
      </w:r>
      <w:r w:rsidRPr="004B005B">
        <w:t xml:space="preserve"> the mechanisms </w:t>
      </w:r>
      <w:r w:rsidR="00E15E1A" w:rsidRPr="004B005B">
        <w:t>of</w:t>
      </w:r>
      <w:r w:rsidRPr="004B005B">
        <w:t xml:space="preserve"> liver regeneration, ischemia-reperfusion injury, and immune responses following LT, </w:t>
      </w:r>
      <w:r w:rsidR="008B7F3C" w:rsidRPr="004B005B">
        <w:t xml:space="preserve">technical challenges in this procedure restrict its feasibility. </w:t>
      </w:r>
      <w:r w:rsidR="00AF5578" w:rsidRPr="004B005B">
        <w:rPr>
          <w:lang w:eastAsia="ja-JP"/>
        </w:rPr>
        <w:t xml:space="preserve">The key </w:t>
      </w:r>
      <w:r w:rsidR="00B0720E" w:rsidRPr="004B005B">
        <w:rPr>
          <w:lang w:eastAsia="ja-JP"/>
        </w:rPr>
        <w:t>aspect</w:t>
      </w:r>
      <w:r w:rsidR="00AF5578" w:rsidRPr="004B005B">
        <w:rPr>
          <w:lang w:eastAsia="ja-JP"/>
        </w:rPr>
        <w:t xml:space="preserve">s for successful mouse orthotopic LT are vascular reconstruction in recipients, including </w:t>
      </w:r>
      <w:r w:rsidR="00E15E1A" w:rsidRPr="004B005B">
        <w:rPr>
          <w:lang w:eastAsia="ja-JP"/>
        </w:rPr>
        <w:t xml:space="preserve">the </w:t>
      </w:r>
      <w:proofErr w:type="spellStart"/>
      <w:r w:rsidR="00AF5578" w:rsidRPr="004B005B">
        <w:rPr>
          <w:lang w:eastAsia="ja-JP"/>
        </w:rPr>
        <w:t>suprahepatic</w:t>
      </w:r>
      <w:proofErr w:type="spellEnd"/>
      <w:r w:rsidR="00AF5578" w:rsidRPr="004B005B">
        <w:rPr>
          <w:lang w:eastAsia="ja-JP"/>
        </w:rPr>
        <w:t xml:space="preserve"> inferior vena cava (SHIVC), </w:t>
      </w:r>
      <w:r w:rsidR="00B0720E" w:rsidRPr="004B005B">
        <w:rPr>
          <w:lang w:eastAsia="ja-JP"/>
        </w:rPr>
        <w:t xml:space="preserve">portal vein (PV), and </w:t>
      </w:r>
      <w:proofErr w:type="spellStart"/>
      <w:r w:rsidR="00AF5578" w:rsidRPr="004B005B">
        <w:rPr>
          <w:lang w:eastAsia="ja-JP"/>
        </w:rPr>
        <w:t>infrahepatic</w:t>
      </w:r>
      <w:proofErr w:type="spellEnd"/>
      <w:r w:rsidR="00AF5578" w:rsidRPr="004B005B">
        <w:rPr>
          <w:lang w:eastAsia="ja-JP"/>
        </w:rPr>
        <w:t xml:space="preserve"> inferior vena cava (IHIVC). </w:t>
      </w:r>
      <w:r w:rsidR="002E6250" w:rsidRPr="004B005B">
        <w:rPr>
          <w:lang w:eastAsia="ja-JP"/>
        </w:rPr>
        <w:t xml:space="preserve">In addition to </w:t>
      </w:r>
      <w:r w:rsidR="004C3C45" w:rsidRPr="004B005B">
        <w:rPr>
          <w:lang w:eastAsia="ja-JP"/>
        </w:rPr>
        <w:t xml:space="preserve">the </w:t>
      </w:r>
      <w:r w:rsidR="002E6250" w:rsidRPr="004B005B">
        <w:rPr>
          <w:lang w:eastAsia="ja-JP"/>
        </w:rPr>
        <w:t xml:space="preserve">technical difficulties </w:t>
      </w:r>
      <w:r w:rsidR="003B12A6" w:rsidRPr="004B005B">
        <w:rPr>
          <w:lang w:eastAsia="ja-JP"/>
        </w:rPr>
        <w:t>in</w:t>
      </w:r>
      <w:r w:rsidR="002E6250" w:rsidRPr="004B005B">
        <w:rPr>
          <w:lang w:eastAsia="ja-JP"/>
        </w:rPr>
        <w:t xml:space="preserve"> reconstruct</w:t>
      </w:r>
      <w:r w:rsidR="003B12A6" w:rsidRPr="004B005B">
        <w:rPr>
          <w:lang w:eastAsia="ja-JP"/>
        </w:rPr>
        <w:t>ing</w:t>
      </w:r>
      <w:r w:rsidR="002E6250" w:rsidRPr="004B005B">
        <w:rPr>
          <w:lang w:eastAsia="ja-JP"/>
        </w:rPr>
        <w:t xml:space="preserve"> these </w:t>
      </w:r>
      <w:r w:rsidR="004C3C45" w:rsidRPr="004B005B">
        <w:rPr>
          <w:lang w:eastAsia="ja-JP"/>
        </w:rPr>
        <w:t xml:space="preserve">vessels, the time limitation of </w:t>
      </w:r>
      <w:r w:rsidR="0020553D" w:rsidRPr="004B005B">
        <w:rPr>
          <w:lang w:eastAsia="ja-JP"/>
        </w:rPr>
        <w:t xml:space="preserve">the </w:t>
      </w:r>
      <w:proofErr w:type="spellStart"/>
      <w:r w:rsidR="004C3C45" w:rsidRPr="004B005B">
        <w:rPr>
          <w:lang w:eastAsia="ja-JP"/>
        </w:rPr>
        <w:t>anhepatic</w:t>
      </w:r>
      <w:proofErr w:type="spellEnd"/>
      <w:r w:rsidR="004C3C45" w:rsidRPr="004B005B">
        <w:rPr>
          <w:lang w:eastAsia="ja-JP"/>
        </w:rPr>
        <w:t xml:space="preserve"> phase </w:t>
      </w:r>
      <w:r w:rsidR="00E15E1A" w:rsidRPr="004B005B">
        <w:rPr>
          <w:lang w:eastAsia="ja-JP"/>
        </w:rPr>
        <w:t xml:space="preserve">to </w:t>
      </w:r>
      <w:r w:rsidR="004C3C45" w:rsidRPr="004B005B">
        <w:rPr>
          <w:lang w:eastAsia="ja-JP"/>
        </w:rPr>
        <w:t xml:space="preserve">within 20 min makes this procedure more challenging. </w:t>
      </w:r>
      <w:r w:rsidR="006C7E3E" w:rsidRPr="004B005B">
        <w:rPr>
          <w:lang w:eastAsia="ja-JP"/>
        </w:rPr>
        <w:t xml:space="preserve">Although </w:t>
      </w:r>
      <w:r w:rsidR="00794067" w:rsidRPr="004B005B">
        <w:rPr>
          <w:lang w:eastAsia="ja-JP"/>
        </w:rPr>
        <w:t xml:space="preserve">a </w:t>
      </w:r>
      <w:r w:rsidR="006C7E3E" w:rsidRPr="004B005B">
        <w:rPr>
          <w:lang w:eastAsia="ja-JP"/>
        </w:rPr>
        <w:t>cuff technique can be used for PV</w:t>
      </w:r>
      <w:r w:rsidR="00E15E1A" w:rsidRPr="004B005B">
        <w:rPr>
          <w:lang w:eastAsia="ja-JP"/>
        </w:rPr>
        <w:t xml:space="preserve"> reconstruction</w:t>
      </w:r>
      <w:r w:rsidR="006C7E3E" w:rsidRPr="004B005B">
        <w:rPr>
          <w:lang w:eastAsia="ja-JP"/>
        </w:rPr>
        <w:t xml:space="preserve">, </w:t>
      </w:r>
      <w:r w:rsidR="00794067" w:rsidRPr="004B005B">
        <w:rPr>
          <w:lang w:eastAsia="ja-JP"/>
        </w:rPr>
        <w:t>a safe and quick suture technique</w:t>
      </w:r>
      <w:r w:rsidR="006C7E3E" w:rsidRPr="004B005B">
        <w:rPr>
          <w:lang w:eastAsia="ja-JP"/>
        </w:rPr>
        <w:t xml:space="preserve"> is required to reconstruct </w:t>
      </w:r>
      <w:r w:rsidR="00E15E1A" w:rsidRPr="004B005B">
        <w:rPr>
          <w:lang w:eastAsia="ja-JP"/>
        </w:rPr>
        <w:t xml:space="preserve">the </w:t>
      </w:r>
      <w:r w:rsidR="006C7E3E" w:rsidRPr="004B005B">
        <w:rPr>
          <w:lang w:eastAsia="ja-JP"/>
        </w:rPr>
        <w:t>SHIVC</w:t>
      </w:r>
      <w:r w:rsidR="007877BF" w:rsidRPr="004B005B">
        <w:rPr>
          <w:lang w:eastAsia="ja-JP"/>
        </w:rPr>
        <w:t xml:space="preserve"> during the </w:t>
      </w:r>
      <w:proofErr w:type="spellStart"/>
      <w:r w:rsidR="007877BF" w:rsidRPr="004B005B">
        <w:rPr>
          <w:lang w:eastAsia="ja-JP"/>
        </w:rPr>
        <w:t>anhepatic</w:t>
      </w:r>
      <w:proofErr w:type="spellEnd"/>
      <w:r w:rsidR="007877BF" w:rsidRPr="004B005B">
        <w:rPr>
          <w:lang w:eastAsia="ja-JP"/>
        </w:rPr>
        <w:t xml:space="preserve"> phase</w:t>
      </w:r>
      <w:r w:rsidR="00794067" w:rsidRPr="004B005B">
        <w:rPr>
          <w:lang w:eastAsia="ja-JP"/>
        </w:rPr>
        <w:t xml:space="preserve">. </w:t>
      </w:r>
      <w:r w:rsidR="003661AF" w:rsidRPr="004B005B">
        <w:rPr>
          <w:lang w:eastAsia="ja-JP"/>
        </w:rPr>
        <w:t>For IHIVC reconstruction, while</w:t>
      </w:r>
      <w:r w:rsidR="004B3E58" w:rsidRPr="004B005B">
        <w:rPr>
          <w:lang w:eastAsia="ja-JP"/>
        </w:rPr>
        <w:t xml:space="preserve"> </w:t>
      </w:r>
      <w:r w:rsidR="003661AF" w:rsidRPr="004B005B">
        <w:rPr>
          <w:lang w:eastAsia="ja-JP"/>
        </w:rPr>
        <w:t>both cuff and suture technique</w:t>
      </w:r>
      <w:r w:rsidR="003B12A6" w:rsidRPr="004B005B">
        <w:rPr>
          <w:lang w:eastAsia="ja-JP"/>
        </w:rPr>
        <w:t>s</w:t>
      </w:r>
      <w:r w:rsidR="003661AF" w:rsidRPr="004B005B">
        <w:rPr>
          <w:lang w:eastAsia="ja-JP"/>
        </w:rPr>
        <w:t xml:space="preserve"> are applicable, </w:t>
      </w:r>
      <w:r w:rsidR="00E15E1A" w:rsidRPr="004B005B">
        <w:rPr>
          <w:lang w:eastAsia="ja-JP"/>
        </w:rPr>
        <w:t>the</w:t>
      </w:r>
      <w:r w:rsidR="004B3E58" w:rsidRPr="004B005B">
        <w:rPr>
          <w:lang w:eastAsia="ja-JP"/>
        </w:rPr>
        <w:t xml:space="preserve"> suture technique </w:t>
      </w:r>
      <w:r w:rsidR="00CE54F8" w:rsidRPr="004B005B">
        <w:rPr>
          <w:lang w:eastAsia="ja-JP"/>
        </w:rPr>
        <w:t>leads to</w:t>
      </w:r>
      <w:r w:rsidR="00E15E1A" w:rsidRPr="004B005B">
        <w:rPr>
          <w:lang w:eastAsia="ja-JP"/>
        </w:rPr>
        <w:t xml:space="preserve"> a</w:t>
      </w:r>
      <w:r w:rsidR="00CE54F8" w:rsidRPr="004B005B">
        <w:rPr>
          <w:lang w:eastAsia="ja-JP"/>
        </w:rPr>
        <w:t xml:space="preserve"> shorter operation time in</w:t>
      </w:r>
      <w:r w:rsidR="003661AF" w:rsidRPr="004B005B">
        <w:rPr>
          <w:lang w:eastAsia="ja-JP"/>
        </w:rPr>
        <w:t xml:space="preserve"> donor </w:t>
      </w:r>
      <w:r w:rsidR="00CE54F8" w:rsidRPr="004B005B">
        <w:rPr>
          <w:lang w:eastAsia="ja-JP"/>
        </w:rPr>
        <w:t xml:space="preserve">surgery </w:t>
      </w:r>
      <w:r w:rsidR="003661AF" w:rsidRPr="004B005B">
        <w:rPr>
          <w:lang w:eastAsia="ja-JP"/>
        </w:rPr>
        <w:t xml:space="preserve">and back-table </w:t>
      </w:r>
      <w:r w:rsidR="00CE54F8" w:rsidRPr="004B005B">
        <w:rPr>
          <w:lang w:eastAsia="ja-JP"/>
        </w:rPr>
        <w:t>preparation</w:t>
      </w:r>
      <w:r w:rsidR="003661AF" w:rsidRPr="004B005B">
        <w:rPr>
          <w:lang w:eastAsia="ja-JP"/>
        </w:rPr>
        <w:t xml:space="preserve"> </w:t>
      </w:r>
      <w:r w:rsidR="001221A2" w:rsidRPr="004B005B">
        <w:rPr>
          <w:lang w:eastAsia="ja-JP"/>
        </w:rPr>
        <w:t>and can maintain</w:t>
      </w:r>
      <w:r w:rsidR="003B12A6" w:rsidRPr="004B005B">
        <w:rPr>
          <w:lang w:eastAsia="ja-JP"/>
        </w:rPr>
        <w:t xml:space="preserve"> a</w:t>
      </w:r>
      <w:r w:rsidR="001221A2" w:rsidRPr="004B005B">
        <w:rPr>
          <w:lang w:eastAsia="ja-JP"/>
        </w:rPr>
        <w:t xml:space="preserve"> larger vascular lumen than </w:t>
      </w:r>
      <w:r w:rsidR="00E15E1A" w:rsidRPr="004B005B">
        <w:rPr>
          <w:lang w:eastAsia="ja-JP"/>
        </w:rPr>
        <w:t>the</w:t>
      </w:r>
      <w:r w:rsidR="001221A2" w:rsidRPr="004B005B">
        <w:rPr>
          <w:lang w:eastAsia="ja-JP"/>
        </w:rPr>
        <w:t xml:space="preserve"> cuff technique. </w:t>
      </w:r>
      <w:r w:rsidR="00E15E1A" w:rsidRPr="004B005B">
        <w:rPr>
          <w:lang w:eastAsia="ja-JP"/>
        </w:rPr>
        <w:t>W</w:t>
      </w:r>
      <w:r w:rsidR="001221A2" w:rsidRPr="004B005B">
        <w:rPr>
          <w:lang w:eastAsia="ja-JP"/>
        </w:rPr>
        <w:t xml:space="preserve">e </w:t>
      </w:r>
      <w:r w:rsidR="00E15E1A" w:rsidRPr="004B005B">
        <w:rPr>
          <w:lang w:eastAsia="ja-JP"/>
        </w:rPr>
        <w:t xml:space="preserve">herein </w:t>
      </w:r>
      <w:r w:rsidR="001221A2" w:rsidRPr="004B005B">
        <w:rPr>
          <w:lang w:eastAsia="ja-JP"/>
        </w:rPr>
        <w:t xml:space="preserve">provide </w:t>
      </w:r>
      <w:r w:rsidR="00357369" w:rsidRPr="004B005B">
        <w:rPr>
          <w:lang w:eastAsia="ja-JP"/>
        </w:rPr>
        <w:t>guidelines</w:t>
      </w:r>
      <w:r w:rsidR="001221A2" w:rsidRPr="004B005B">
        <w:rPr>
          <w:lang w:eastAsia="ja-JP"/>
        </w:rPr>
        <w:t xml:space="preserve"> for </w:t>
      </w:r>
      <w:r w:rsidR="00EF0BD6" w:rsidRPr="004B005B">
        <w:rPr>
          <w:lang w:eastAsia="ja-JP"/>
        </w:rPr>
        <w:t xml:space="preserve">SHIVC and IHIVC reconstruction </w:t>
      </w:r>
      <w:r w:rsidR="00357369" w:rsidRPr="004B005B">
        <w:rPr>
          <w:lang w:eastAsia="ja-JP"/>
        </w:rPr>
        <w:t>using</w:t>
      </w:r>
      <w:r w:rsidR="00EF0BD6" w:rsidRPr="004B005B">
        <w:rPr>
          <w:lang w:eastAsia="ja-JP"/>
        </w:rPr>
        <w:t xml:space="preserve"> a suture technique to facilitate mouse orthotopic LT.</w:t>
      </w:r>
    </w:p>
    <w:p w14:paraId="2CF9CD54" w14:textId="77777777" w:rsidR="006E4797" w:rsidRPr="004B005B" w:rsidRDefault="006E4797" w:rsidP="00A421FB">
      <w:pPr>
        <w:spacing w:line="0" w:lineRule="atLeast"/>
      </w:pPr>
    </w:p>
    <w:p w14:paraId="0646E204" w14:textId="1FAEAEB7" w:rsidR="006E4797" w:rsidRPr="00A421FB" w:rsidRDefault="00551D82" w:rsidP="00A421FB">
      <w:pPr>
        <w:spacing w:line="0" w:lineRule="atLeast"/>
      </w:pPr>
      <w:r w:rsidRPr="004B005B">
        <w:rPr>
          <w:b/>
        </w:rPr>
        <w:t>INTRODUCTION:</w:t>
      </w:r>
      <w:r w:rsidRPr="004B005B">
        <w:t xml:space="preserve"> </w:t>
      </w:r>
    </w:p>
    <w:p w14:paraId="48BA6B0A" w14:textId="25218B91" w:rsidR="006E4797" w:rsidRPr="00A421FB" w:rsidRDefault="00D45FB2" w:rsidP="00A421FB">
      <w:pPr>
        <w:spacing w:line="0" w:lineRule="atLeast"/>
        <w:rPr>
          <w:shd w:val="clear" w:color="auto" w:fill="FFFFFF"/>
        </w:rPr>
      </w:pPr>
      <w:r w:rsidRPr="00A421FB">
        <w:rPr>
          <w:shd w:val="clear" w:color="auto" w:fill="FFFFFF"/>
        </w:rPr>
        <w:t>W</w:t>
      </w:r>
      <w:r w:rsidR="00C277F3" w:rsidRPr="00A421FB">
        <w:rPr>
          <w:shd w:val="clear" w:color="auto" w:fill="FFFFFF"/>
        </w:rPr>
        <w:t>ith advances in surgical techniques, immunosuppressive drugs, and intensive care medicine, o</w:t>
      </w:r>
      <w:r w:rsidR="00CF0E61" w:rsidRPr="00A421FB">
        <w:rPr>
          <w:shd w:val="clear" w:color="auto" w:fill="FFFFFF"/>
        </w:rPr>
        <w:t xml:space="preserve">rgan transplantation </w:t>
      </w:r>
      <w:r w:rsidR="00C277F3" w:rsidRPr="00A421FB">
        <w:rPr>
          <w:shd w:val="clear" w:color="auto" w:fill="FFFFFF"/>
        </w:rPr>
        <w:t>has been established as</w:t>
      </w:r>
      <w:r w:rsidR="00CF0E61" w:rsidRPr="00A421FB">
        <w:rPr>
          <w:shd w:val="clear" w:color="auto" w:fill="FFFFFF"/>
        </w:rPr>
        <w:t xml:space="preserve"> a standard </w:t>
      </w:r>
      <w:r w:rsidR="00C277F3" w:rsidRPr="00A421FB">
        <w:rPr>
          <w:shd w:val="clear" w:color="auto" w:fill="FFFFFF"/>
        </w:rPr>
        <w:t>therapy</w:t>
      </w:r>
      <w:r w:rsidR="00CF0E61" w:rsidRPr="00A421FB">
        <w:rPr>
          <w:shd w:val="clear" w:color="auto" w:fill="FFFFFF"/>
        </w:rPr>
        <w:t xml:space="preserve"> for end-stage organ disease</w:t>
      </w:r>
      <w:r w:rsidR="00C277F3" w:rsidRPr="00A421FB">
        <w:rPr>
          <w:shd w:val="clear" w:color="auto" w:fill="FFFFFF"/>
        </w:rPr>
        <w:t xml:space="preserve">s. Liver transplantation (LT) </w:t>
      </w:r>
      <w:r w:rsidR="002A2E7C" w:rsidRPr="00A421FB">
        <w:rPr>
          <w:shd w:val="clear" w:color="auto" w:fill="FFFFFF"/>
        </w:rPr>
        <w:t xml:space="preserve">is currently the only curative treatment for end-stage liver disease and certain hepatic malignancies. </w:t>
      </w:r>
      <w:r w:rsidRPr="00A421FB">
        <w:rPr>
          <w:shd w:val="clear" w:color="auto" w:fill="FFFFFF"/>
        </w:rPr>
        <w:t>T</w:t>
      </w:r>
      <w:r w:rsidR="002A2E7C" w:rsidRPr="00A421FB">
        <w:rPr>
          <w:shd w:val="clear" w:color="auto" w:fill="FFFFFF"/>
        </w:rPr>
        <w:t xml:space="preserve">ranslational research using animal models </w:t>
      </w:r>
      <w:r w:rsidR="00BF1C27" w:rsidRPr="00A421FB">
        <w:rPr>
          <w:shd w:val="clear" w:color="auto" w:fill="FFFFFF"/>
        </w:rPr>
        <w:t>is essential</w:t>
      </w:r>
      <w:r w:rsidRPr="00A421FB">
        <w:rPr>
          <w:shd w:val="clear" w:color="auto" w:fill="FFFFFF"/>
        </w:rPr>
        <w:t xml:space="preserve"> to address clinical issues in LT</w:t>
      </w:r>
      <w:r w:rsidR="00BF1C27" w:rsidRPr="00A421FB">
        <w:rPr>
          <w:shd w:val="clear" w:color="auto" w:fill="FFFFFF"/>
        </w:rPr>
        <w:t xml:space="preserve">. </w:t>
      </w:r>
      <w:r w:rsidR="005178AE" w:rsidRPr="004B005B">
        <w:t>As various genetically modified animals are available in mouse models,</w:t>
      </w:r>
      <w:r w:rsidR="005178AE" w:rsidRPr="00A421FB">
        <w:rPr>
          <w:shd w:val="clear" w:color="auto" w:fill="FFFFFF"/>
        </w:rPr>
        <w:t xml:space="preserve"> m</w:t>
      </w:r>
      <w:r w:rsidR="00046471" w:rsidRPr="00A421FB">
        <w:rPr>
          <w:shd w:val="clear" w:color="auto" w:fill="FFFFFF"/>
        </w:rPr>
        <w:t>ouse orthotopic LT</w:t>
      </w:r>
      <w:r w:rsidR="001B0D0A" w:rsidRPr="00A421FB">
        <w:rPr>
          <w:shd w:val="clear" w:color="auto" w:fill="FFFFFF"/>
        </w:rPr>
        <w:t xml:space="preserve"> is an important </w:t>
      </w:r>
      <w:r w:rsidR="00CE54F8" w:rsidRPr="00A421FB">
        <w:rPr>
          <w:shd w:val="clear" w:color="auto" w:fill="FFFFFF"/>
        </w:rPr>
        <w:t>tool</w:t>
      </w:r>
      <w:r w:rsidR="001B0D0A" w:rsidRPr="00A421FB">
        <w:rPr>
          <w:shd w:val="clear" w:color="auto" w:fill="FFFFFF"/>
        </w:rPr>
        <w:t xml:space="preserve"> to </w:t>
      </w:r>
      <w:r w:rsidR="00046471" w:rsidRPr="00A421FB">
        <w:rPr>
          <w:shd w:val="clear" w:color="auto" w:fill="FFFFFF"/>
        </w:rPr>
        <w:t>explore</w:t>
      </w:r>
      <w:r w:rsidR="001B0D0A" w:rsidRPr="00A421FB">
        <w:rPr>
          <w:shd w:val="clear" w:color="auto" w:fill="FFFFFF"/>
        </w:rPr>
        <w:t xml:space="preserve"> </w:t>
      </w:r>
      <w:r w:rsidR="00967F64" w:rsidRPr="00A421FB">
        <w:rPr>
          <w:shd w:val="clear" w:color="auto" w:fill="FFFFFF"/>
        </w:rPr>
        <w:t xml:space="preserve">mechanistic </w:t>
      </w:r>
      <w:r w:rsidR="00046471" w:rsidRPr="00A421FB">
        <w:rPr>
          <w:shd w:val="clear" w:color="auto" w:fill="FFFFFF"/>
        </w:rPr>
        <w:t>insights in</w:t>
      </w:r>
      <w:r w:rsidRPr="00A421FB">
        <w:rPr>
          <w:shd w:val="clear" w:color="auto" w:fill="FFFFFF"/>
        </w:rPr>
        <w:t>to</w:t>
      </w:r>
      <w:r w:rsidR="00046471" w:rsidRPr="00A421FB">
        <w:rPr>
          <w:shd w:val="clear" w:color="auto" w:fill="FFFFFF"/>
        </w:rPr>
        <w:t xml:space="preserve"> liver regeneration, </w:t>
      </w:r>
      <w:r w:rsidR="00046471" w:rsidRPr="004B005B">
        <w:t>ischemia-reperfusion injury, and immune responses following LT</w:t>
      </w:r>
      <w:r w:rsidR="005C0B38" w:rsidRPr="004B005B">
        <w:fldChar w:fldCharType="begin">
          <w:fldData xml:space="preserve">PEVuZE5vdGU+PENpdGU+PEF1dGhvcj5Zb2tvdGE8L0F1dGhvcj48WWVhcj4yMDE2PC9ZZWFyPjxS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</w:fldData>
        </w:fldChar>
      </w:r>
      <w:r w:rsidR="005C0B38" w:rsidRPr="004B005B">
        <w:instrText xml:space="preserve"> ADDIN EN.CITE </w:instrText>
      </w:r>
      <w:r w:rsidR="005C0B38" w:rsidRPr="004B005B">
        <w:fldChar w:fldCharType="begin">
          <w:fldData xml:space="preserve">PEVuZE5vdGU+PENpdGU+PEF1dGhvcj5Zb2tvdGE8L0F1dGhvcj48WWVhcj4yMDE2PC9ZZWFyPjxS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</w:fldData>
        </w:fldChar>
      </w:r>
      <w:r w:rsidR="005C0B38" w:rsidRPr="004B005B">
        <w:instrText xml:space="preserve"> ADDIN EN.CITE.DATA </w:instrText>
      </w:r>
      <w:r w:rsidR="005C0B38" w:rsidRPr="004B005B">
        <w:fldChar w:fldCharType="end"/>
      </w:r>
      <w:r w:rsidR="005C0B38" w:rsidRPr="004B005B">
        <w:fldChar w:fldCharType="separate"/>
      </w:r>
      <w:r w:rsidR="005C0B38" w:rsidRPr="004B005B">
        <w:rPr>
          <w:noProof/>
          <w:vertAlign w:val="superscript"/>
        </w:rPr>
        <w:t>1</w:t>
      </w:r>
      <w:r w:rsidR="005C0B38" w:rsidRPr="004B005B">
        <w:fldChar w:fldCharType="end"/>
      </w:r>
      <w:r w:rsidR="00DB060D" w:rsidRPr="004B005B">
        <w:t>.</w:t>
      </w:r>
      <w:r w:rsidR="005178AE" w:rsidRPr="004B005B">
        <w:t xml:space="preserve"> However, </w:t>
      </w:r>
      <w:r w:rsidR="005C0B38" w:rsidRPr="004B005B">
        <w:t xml:space="preserve">as </w:t>
      </w:r>
      <w:r w:rsidRPr="004B005B">
        <w:t xml:space="preserve">the </w:t>
      </w:r>
      <w:r w:rsidR="005178AE" w:rsidRPr="004B005B">
        <w:t>technical challenges in this procedure restrict its feasibility</w:t>
      </w:r>
      <w:r w:rsidR="005C0B38" w:rsidRPr="004B005B">
        <w:t>, research groups working on this model are limited</w:t>
      </w:r>
      <w:r w:rsidR="005C0B38" w:rsidRPr="004B005B">
        <w:fldChar w:fldCharType="begin">
          <w:fldData xml:space="preserve">PEVuZE5vdGU+PENpdGU+PEF1dGhvcj5RaWFuPC9BdXRob3I+PFllYXI+MTk5MTwvWWVhcj48UmVj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</w:fldData>
        </w:fldChar>
      </w:r>
      <w:r w:rsidR="005C0B38" w:rsidRPr="004B005B">
        <w:instrText xml:space="preserve"> ADDIN EN.CITE </w:instrText>
      </w:r>
      <w:r w:rsidR="005C0B38" w:rsidRPr="004B005B">
        <w:fldChar w:fldCharType="begin">
          <w:fldData xml:space="preserve">PEVuZE5vdGU+PENpdGU+PEF1dGhvcj5RaWFuPC9BdXRob3I+PFllYXI+MTk5MTwvWWVhcj48UmVj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</w:fldData>
        </w:fldChar>
      </w:r>
      <w:r w:rsidR="005C0B38" w:rsidRPr="004B005B">
        <w:instrText xml:space="preserve"> ADDIN EN.CITE.DATA </w:instrText>
      </w:r>
      <w:r w:rsidR="005C0B38" w:rsidRPr="004B005B">
        <w:fldChar w:fldCharType="end"/>
      </w:r>
      <w:r w:rsidR="005C0B38" w:rsidRPr="004B005B">
        <w:fldChar w:fldCharType="separate"/>
      </w:r>
      <w:r w:rsidR="005C0B38" w:rsidRPr="004B005B">
        <w:rPr>
          <w:noProof/>
          <w:vertAlign w:val="superscript"/>
        </w:rPr>
        <w:t>2</w:t>
      </w:r>
      <w:r w:rsidR="004B005B" w:rsidRPr="004B005B">
        <w:rPr>
          <w:noProof/>
          <w:vertAlign w:val="superscript"/>
        </w:rPr>
        <w:t>–</w:t>
      </w:r>
      <w:r w:rsidR="005C0B38" w:rsidRPr="004B005B">
        <w:rPr>
          <w:noProof/>
          <w:vertAlign w:val="superscript"/>
        </w:rPr>
        <w:t>10</w:t>
      </w:r>
      <w:r w:rsidR="005C0B38" w:rsidRPr="004B005B">
        <w:fldChar w:fldCharType="end"/>
      </w:r>
      <w:r w:rsidR="005178AE" w:rsidRPr="00A421FB">
        <w:rPr>
          <w:shd w:val="clear" w:color="auto" w:fill="FFFFFF"/>
        </w:rPr>
        <w:t>.</w:t>
      </w:r>
    </w:p>
    <w:p w14:paraId="4534F917" w14:textId="77777777" w:rsidR="00974B8B" w:rsidRPr="00A421FB" w:rsidRDefault="00974B8B" w:rsidP="00A421FB">
      <w:pPr>
        <w:spacing w:line="0" w:lineRule="atLeast"/>
        <w:rPr>
          <w:shd w:val="clear" w:color="auto" w:fill="FFFFFF"/>
        </w:rPr>
      </w:pPr>
    </w:p>
    <w:p w14:paraId="5DDCD2F3" w14:textId="02CE7396" w:rsidR="003D5627" w:rsidRPr="004B005B" w:rsidRDefault="00712675" w:rsidP="00A421FB">
      <w:pPr>
        <w:spacing w:line="0" w:lineRule="atLeast"/>
        <w:rPr>
          <w:lang w:eastAsia="ja-JP"/>
        </w:rPr>
      </w:pPr>
      <w:r w:rsidRPr="00A421FB">
        <w:rPr>
          <w:shd w:val="clear" w:color="auto" w:fill="FFFFFF"/>
        </w:rPr>
        <w:t>Mouse orthotopic LT was first described by Qian et al. in 1991</w:t>
      </w:r>
      <w:r w:rsidRPr="00A421FB">
        <w:rPr>
          <w:shd w:val="clear" w:color="auto" w:fill="FFFFFF"/>
        </w:rPr>
        <w:fldChar w:fldCharType="begin">
          <w:fldData xml:space="preserve">PEVuZE5vdGU+PENpdGU+PEF1dGhvcj5RaWFuPC9BdXRob3I+PFllYXI+MTk5MTwvWWVhcj48UmVj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</w:fldData>
        </w:fldChar>
      </w:r>
      <w:r w:rsidR="005C0B38" w:rsidRPr="00A421FB">
        <w:rPr>
          <w:shd w:val="clear" w:color="auto" w:fill="FFFFFF"/>
        </w:rPr>
        <w:instrText xml:space="preserve"> ADDIN EN.CITE </w:instrText>
      </w:r>
      <w:r w:rsidR="005C0B38" w:rsidRPr="00A421FB">
        <w:rPr>
          <w:shd w:val="clear" w:color="auto" w:fill="FFFFFF"/>
        </w:rPr>
        <w:fldChar w:fldCharType="begin">
          <w:fldData xml:space="preserve">PEVuZE5vdGU+PENpdGU+PEF1dGhvcj5RaWFuPC9BdXRob3I+PFllYXI+MTk5MTwvWWVhcj48UmVj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</w:fldData>
        </w:fldChar>
      </w:r>
      <w:r w:rsidR="005C0B38" w:rsidRPr="00A421FB">
        <w:rPr>
          <w:shd w:val="clear" w:color="auto" w:fill="FFFFFF"/>
        </w:rPr>
        <w:instrText xml:space="preserve"> ADDIN EN.CITE.DATA </w:instrText>
      </w:r>
      <w:r w:rsidR="005C0B38" w:rsidRPr="00A421FB">
        <w:rPr>
          <w:shd w:val="clear" w:color="auto" w:fill="FFFFFF"/>
        </w:rPr>
      </w:r>
      <w:r w:rsidR="005C0B38" w:rsidRPr="00A421FB">
        <w:rPr>
          <w:shd w:val="clear" w:color="auto" w:fill="FFFFFF"/>
        </w:rPr>
        <w:fldChar w:fldCharType="end"/>
      </w:r>
      <w:r w:rsidRPr="00A421FB">
        <w:rPr>
          <w:shd w:val="clear" w:color="auto" w:fill="FFFFFF"/>
        </w:rPr>
      </w:r>
      <w:r w:rsidRPr="00A421FB">
        <w:rPr>
          <w:shd w:val="clear" w:color="auto" w:fill="FFFFFF"/>
        </w:rPr>
        <w:fldChar w:fldCharType="separate"/>
      </w:r>
      <w:r w:rsidR="005C0B38" w:rsidRPr="00A421FB">
        <w:rPr>
          <w:noProof/>
          <w:shd w:val="clear" w:color="auto" w:fill="FFFFFF"/>
          <w:vertAlign w:val="superscript"/>
        </w:rPr>
        <w:t>2</w:t>
      </w:r>
      <w:r w:rsidRPr="00A421FB">
        <w:rPr>
          <w:shd w:val="clear" w:color="auto" w:fill="FFFFFF"/>
        </w:rPr>
        <w:fldChar w:fldCharType="end"/>
      </w:r>
      <w:r w:rsidRPr="00A421FB">
        <w:rPr>
          <w:shd w:val="clear" w:color="auto" w:fill="FFFFFF"/>
        </w:rPr>
        <w:t>.</w:t>
      </w:r>
      <w:r w:rsidR="00B41EB7" w:rsidRPr="00A421FB">
        <w:rPr>
          <w:shd w:val="clear" w:color="auto" w:fill="FFFFFF"/>
        </w:rPr>
        <w:t xml:space="preserve"> The surgical procedure</w:t>
      </w:r>
      <w:r w:rsidR="00CE54F8" w:rsidRPr="00A421FB">
        <w:rPr>
          <w:shd w:val="clear" w:color="auto" w:fill="FFFFFF"/>
        </w:rPr>
        <w:t xml:space="preserve">, </w:t>
      </w:r>
      <w:r w:rsidR="00B41EB7" w:rsidRPr="00A421FB">
        <w:rPr>
          <w:shd w:val="clear" w:color="auto" w:fill="FFFFFF"/>
        </w:rPr>
        <w:t>developed by applying orthotopic LT techniques in the rat</w:t>
      </w:r>
      <w:r w:rsidR="00D45FB2" w:rsidRPr="00A421FB">
        <w:rPr>
          <w:shd w:val="clear" w:color="auto" w:fill="FFFFFF"/>
        </w:rPr>
        <w:t>s</w:t>
      </w:r>
      <w:r w:rsidR="00CE54F8" w:rsidRPr="00A421FB">
        <w:rPr>
          <w:shd w:val="clear" w:color="auto" w:fill="FFFFFF"/>
        </w:rPr>
        <w:t>,</w:t>
      </w:r>
      <w:r w:rsidR="00B41EB7" w:rsidRPr="00A421FB">
        <w:rPr>
          <w:shd w:val="clear" w:color="auto" w:fill="FFFFFF"/>
        </w:rPr>
        <w:t xml:space="preserve"> </w:t>
      </w:r>
      <w:r w:rsidR="00F2363B" w:rsidRPr="00A421FB">
        <w:rPr>
          <w:shd w:val="clear" w:color="auto" w:fill="FFFFFF"/>
        </w:rPr>
        <w:t>comprises</w:t>
      </w:r>
      <w:r w:rsidR="00B41EB7" w:rsidRPr="00A421FB">
        <w:rPr>
          <w:shd w:val="clear" w:color="auto" w:fill="FFFFFF"/>
        </w:rPr>
        <w:t xml:space="preserve"> three steps: donor surgery, back-table preparation of the liver graft, and recipient operation</w:t>
      </w:r>
      <w:r w:rsidR="00B41EB7" w:rsidRPr="00A421FB">
        <w:rPr>
          <w:shd w:val="clear" w:color="auto" w:fill="FFFFFF"/>
        </w:rPr>
        <w:fldChar w:fldCharType="begin">
          <w:fldData xml:space="preserve">PEVuZE5vdGU+PENpdGU+PEF1dGhvcj5Zb2tvdGE8L0F1dGhvcj48WWVhcj4yMDE2PC9ZZWFyPjxS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</w:fldData>
        </w:fldChar>
      </w:r>
      <w:r w:rsidR="005C0B38" w:rsidRPr="00A421FB">
        <w:rPr>
          <w:shd w:val="clear" w:color="auto" w:fill="FFFFFF"/>
        </w:rPr>
        <w:instrText xml:space="preserve"> ADDIN EN.CITE </w:instrText>
      </w:r>
      <w:r w:rsidR="005C0B38" w:rsidRPr="00A421FB">
        <w:rPr>
          <w:shd w:val="clear" w:color="auto" w:fill="FFFFFF"/>
        </w:rPr>
        <w:fldChar w:fldCharType="begin">
          <w:fldData xml:space="preserve">PEVuZE5vdGU+PENpdGU+PEF1dGhvcj5Zb2tvdGE8L0F1dGhvcj48WWVhcj4yMDE2PC9ZZWFyPjxS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</w:fldData>
        </w:fldChar>
      </w:r>
      <w:r w:rsidR="005C0B38" w:rsidRPr="00A421FB">
        <w:rPr>
          <w:shd w:val="clear" w:color="auto" w:fill="FFFFFF"/>
        </w:rPr>
        <w:instrText xml:space="preserve"> ADDIN EN.CITE.DATA </w:instrText>
      </w:r>
      <w:r w:rsidR="005C0B38" w:rsidRPr="00A421FB">
        <w:rPr>
          <w:shd w:val="clear" w:color="auto" w:fill="FFFFFF"/>
        </w:rPr>
      </w:r>
      <w:r w:rsidR="005C0B38" w:rsidRPr="00A421FB">
        <w:rPr>
          <w:shd w:val="clear" w:color="auto" w:fill="FFFFFF"/>
        </w:rPr>
        <w:fldChar w:fldCharType="end"/>
      </w:r>
      <w:r w:rsidR="00B41EB7" w:rsidRPr="00A421FB">
        <w:rPr>
          <w:shd w:val="clear" w:color="auto" w:fill="FFFFFF"/>
        </w:rPr>
      </w:r>
      <w:r w:rsidR="00B41EB7" w:rsidRPr="00A421FB">
        <w:rPr>
          <w:shd w:val="clear" w:color="auto" w:fill="FFFFFF"/>
        </w:rPr>
        <w:fldChar w:fldCharType="separate"/>
      </w:r>
      <w:r w:rsidR="005C0B38" w:rsidRPr="00A421FB">
        <w:rPr>
          <w:noProof/>
          <w:shd w:val="clear" w:color="auto" w:fill="FFFFFF"/>
          <w:vertAlign w:val="superscript"/>
        </w:rPr>
        <w:t>6</w:t>
      </w:r>
      <w:r w:rsidR="00B41EB7" w:rsidRPr="00A421FB">
        <w:rPr>
          <w:shd w:val="clear" w:color="auto" w:fill="FFFFFF"/>
        </w:rPr>
        <w:fldChar w:fldCharType="end"/>
      </w:r>
      <w:r w:rsidR="00B41EB7" w:rsidRPr="00A421FB">
        <w:rPr>
          <w:shd w:val="clear" w:color="auto" w:fill="FFFFFF"/>
        </w:rPr>
        <w:t xml:space="preserve">. </w:t>
      </w:r>
      <w:r w:rsidR="00CE62B6" w:rsidRPr="00A421FB">
        <w:rPr>
          <w:shd w:val="clear" w:color="auto" w:fill="FFFFFF"/>
        </w:rPr>
        <w:t>The technical</w:t>
      </w:r>
      <w:r w:rsidR="001E3AB3" w:rsidRPr="00A421FB">
        <w:rPr>
          <w:shd w:val="clear" w:color="auto" w:fill="FFFFFF"/>
        </w:rPr>
        <w:t>ly</w:t>
      </w:r>
      <w:r w:rsidR="00CE62B6" w:rsidRPr="00A421FB">
        <w:rPr>
          <w:shd w:val="clear" w:color="auto" w:fill="FFFFFF"/>
        </w:rPr>
        <w:t xml:space="preserve"> challenging parts of mouse LT are biliary and vascular reconstruction</w:t>
      </w:r>
      <w:r w:rsidR="00CE54F8" w:rsidRPr="00A421FB">
        <w:rPr>
          <w:shd w:val="clear" w:color="auto" w:fill="FFFFFF"/>
        </w:rPr>
        <w:t xml:space="preserve"> in recipients</w:t>
      </w:r>
      <w:r w:rsidR="00CE62B6" w:rsidRPr="00A421FB">
        <w:rPr>
          <w:shd w:val="clear" w:color="auto" w:fill="FFFFFF"/>
        </w:rPr>
        <w:t xml:space="preserve">, including </w:t>
      </w:r>
      <w:r w:rsidR="00F2363B" w:rsidRPr="00A421FB">
        <w:rPr>
          <w:shd w:val="clear" w:color="auto" w:fill="FFFFFF"/>
        </w:rPr>
        <w:t xml:space="preserve">the </w:t>
      </w:r>
      <w:proofErr w:type="spellStart"/>
      <w:r w:rsidR="00CE62B6" w:rsidRPr="004B005B">
        <w:rPr>
          <w:lang w:eastAsia="ja-JP"/>
        </w:rPr>
        <w:t>suprahepatic</w:t>
      </w:r>
      <w:proofErr w:type="spellEnd"/>
      <w:r w:rsidR="00CE62B6" w:rsidRPr="004B005B">
        <w:rPr>
          <w:lang w:eastAsia="ja-JP"/>
        </w:rPr>
        <w:t xml:space="preserve"> inferior vena cava (SHIVC), portal vein (PV), and </w:t>
      </w:r>
      <w:proofErr w:type="spellStart"/>
      <w:r w:rsidR="00CE62B6" w:rsidRPr="004B005B">
        <w:rPr>
          <w:lang w:eastAsia="ja-JP"/>
        </w:rPr>
        <w:t>infrahepatic</w:t>
      </w:r>
      <w:proofErr w:type="spellEnd"/>
      <w:r w:rsidR="00CE62B6" w:rsidRPr="004B005B">
        <w:rPr>
          <w:lang w:eastAsia="ja-JP"/>
        </w:rPr>
        <w:t xml:space="preserve"> inferior vena cava (</w:t>
      </w:r>
      <w:r w:rsidR="00CE62B6" w:rsidRPr="00A421FB">
        <w:rPr>
          <w:lang w:eastAsia="ja-JP"/>
        </w:rPr>
        <w:t xml:space="preserve">IHIVC). </w:t>
      </w:r>
      <w:r w:rsidR="001E3AB3" w:rsidRPr="00A421FB">
        <w:rPr>
          <w:lang w:eastAsia="ja-JP"/>
        </w:rPr>
        <w:t xml:space="preserve">In addition to the </w:t>
      </w:r>
      <w:r w:rsidR="00A13633" w:rsidRPr="00A421FB">
        <w:rPr>
          <w:lang w:eastAsia="ja-JP"/>
        </w:rPr>
        <w:t>surgical</w:t>
      </w:r>
      <w:r w:rsidR="001E3AB3" w:rsidRPr="00A421FB">
        <w:rPr>
          <w:lang w:eastAsia="ja-JP"/>
        </w:rPr>
        <w:t xml:space="preserve"> techniques, </w:t>
      </w:r>
      <w:r w:rsidR="003B12A6" w:rsidRPr="004B005B">
        <w:rPr>
          <w:lang w:eastAsia="ja-JP"/>
        </w:rPr>
        <w:t xml:space="preserve">the </w:t>
      </w:r>
      <w:proofErr w:type="spellStart"/>
      <w:r w:rsidR="00CE62B6" w:rsidRPr="004B005B">
        <w:rPr>
          <w:lang w:eastAsia="ja-JP"/>
        </w:rPr>
        <w:t>anhepatic</w:t>
      </w:r>
      <w:proofErr w:type="spellEnd"/>
      <w:r w:rsidR="00CE62B6" w:rsidRPr="004B005B">
        <w:rPr>
          <w:lang w:eastAsia="ja-JP"/>
        </w:rPr>
        <w:t xml:space="preserve"> phase</w:t>
      </w:r>
      <w:r w:rsidR="00D960AA" w:rsidRPr="004B005B">
        <w:rPr>
          <w:lang w:eastAsia="ja-JP"/>
        </w:rPr>
        <w:t xml:space="preserve"> from clamping to releasing </w:t>
      </w:r>
      <w:r w:rsidR="00F2363B" w:rsidRPr="004B005B">
        <w:rPr>
          <w:lang w:eastAsia="ja-JP"/>
        </w:rPr>
        <w:t xml:space="preserve">the </w:t>
      </w:r>
      <w:r w:rsidR="00D960AA" w:rsidRPr="004B005B">
        <w:rPr>
          <w:lang w:eastAsia="ja-JP"/>
        </w:rPr>
        <w:t>PV flow should be within 20 min</w:t>
      </w:r>
      <w:r w:rsidR="001E3AB3" w:rsidRPr="004B005B">
        <w:rPr>
          <w:lang w:eastAsia="ja-JP"/>
        </w:rPr>
        <w:t xml:space="preserve"> for successful mouse orthotopic LT </w:t>
      </w:r>
      <w:r w:rsidR="00E6640E" w:rsidRPr="004B005B">
        <w:rPr>
          <w:lang w:eastAsia="ja-JP"/>
        </w:rPr>
        <w:fldChar w:fldCharType="begin">
          <w:fldData xml:space="preserve">PEVuZE5vdGU+PENpdGU+PEF1dGhvcj5Zb2tvdGE8L0F1dGhvcj48WWVhcj4yMDE2PC9ZZWFyPjxS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</w:fldData>
        </w:fldChar>
      </w:r>
      <w:r w:rsidR="009056C1" w:rsidRPr="004B005B">
        <w:rPr>
          <w:lang w:eastAsia="ja-JP"/>
        </w:rPr>
        <w:instrText xml:space="preserve"> ADDIN EN.CITE </w:instrText>
      </w:r>
      <w:r w:rsidR="009056C1" w:rsidRPr="004B005B">
        <w:rPr>
          <w:lang w:eastAsia="ja-JP"/>
        </w:rPr>
        <w:fldChar w:fldCharType="begin">
          <w:fldData xml:space="preserve">PEVuZE5vdGU+PENpdGU+PEF1dGhvcj5Zb2tvdGE8L0F1dGhvcj48WWVhcj4yMDE2PC9ZZWFyPjxS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</w:fldData>
        </w:fldChar>
      </w:r>
      <w:r w:rsidR="009056C1" w:rsidRPr="004B005B">
        <w:rPr>
          <w:lang w:eastAsia="ja-JP"/>
        </w:rPr>
        <w:instrText xml:space="preserve"> ADDIN EN.CITE.DATA </w:instrText>
      </w:r>
      <w:r w:rsidR="009056C1" w:rsidRPr="004B005B">
        <w:rPr>
          <w:lang w:eastAsia="ja-JP"/>
        </w:rPr>
      </w:r>
      <w:r w:rsidR="009056C1" w:rsidRPr="004B005B">
        <w:rPr>
          <w:lang w:eastAsia="ja-JP"/>
        </w:rPr>
        <w:fldChar w:fldCharType="end"/>
      </w:r>
      <w:r w:rsidR="00E6640E" w:rsidRPr="004B005B">
        <w:rPr>
          <w:lang w:eastAsia="ja-JP"/>
        </w:rPr>
      </w:r>
      <w:r w:rsidR="00E6640E" w:rsidRPr="004B005B">
        <w:rPr>
          <w:lang w:eastAsia="ja-JP"/>
        </w:rPr>
        <w:fldChar w:fldCharType="separate"/>
      </w:r>
      <w:r w:rsidR="009056C1" w:rsidRPr="004B005B">
        <w:rPr>
          <w:noProof/>
          <w:vertAlign w:val="superscript"/>
          <w:lang w:eastAsia="ja-JP"/>
        </w:rPr>
        <w:t>2,6,11</w:t>
      </w:r>
      <w:r w:rsidR="00E6640E" w:rsidRPr="004B005B">
        <w:rPr>
          <w:lang w:eastAsia="ja-JP"/>
        </w:rPr>
        <w:fldChar w:fldCharType="end"/>
      </w:r>
      <w:r w:rsidR="00E6640E" w:rsidRPr="004B005B">
        <w:rPr>
          <w:lang w:eastAsia="ja-JP"/>
        </w:rPr>
        <w:t>. Further</w:t>
      </w:r>
      <w:r w:rsidR="00F2363B" w:rsidRPr="004B005B">
        <w:rPr>
          <w:lang w:eastAsia="ja-JP"/>
        </w:rPr>
        <w:t>more</w:t>
      </w:r>
      <w:r w:rsidR="00E6640E" w:rsidRPr="004B005B">
        <w:rPr>
          <w:lang w:eastAsia="ja-JP"/>
        </w:rPr>
        <w:t xml:space="preserve">, in our experience, </w:t>
      </w:r>
      <w:r w:rsidR="00F2363B" w:rsidRPr="004B005B">
        <w:rPr>
          <w:lang w:eastAsia="ja-JP"/>
        </w:rPr>
        <w:t xml:space="preserve">the </w:t>
      </w:r>
      <w:r w:rsidR="00E6640E" w:rsidRPr="004B005B">
        <w:rPr>
          <w:lang w:eastAsia="ja-JP"/>
        </w:rPr>
        <w:t xml:space="preserve">total reperfusion time from PV clamping </w:t>
      </w:r>
      <w:r w:rsidR="00390CDE" w:rsidRPr="004B005B">
        <w:rPr>
          <w:lang w:eastAsia="ja-JP"/>
        </w:rPr>
        <w:t>to IHIVC releas</w:t>
      </w:r>
      <w:r w:rsidR="00F2363B" w:rsidRPr="004B005B">
        <w:rPr>
          <w:lang w:eastAsia="ja-JP"/>
        </w:rPr>
        <w:t xml:space="preserve">e </w:t>
      </w:r>
      <w:r w:rsidR="00390CDE" w:rsidRPr="004B005B">
        <w:rPr>
          <w:lang w:eastAsia="ja-JP"/>
        </w:rPr>
        <w:t xml:space="preserve">should be within 30 min to </w:t>
      </w:r>
      <w:r w:rsidR="001567D0" w:rsidRPr="004B005B">
        <w:rPr>
          <w:lang w:eastAsia="ja-JP"/>
        </w:rPr>
        <w:t>achieve long-term survival</w:t>
      </w:r>
      <w:r w:rsidR="00390CDE" w:rsidRPr="004B005B">
        <w:rPr>
          <w:lang w:eastAsia="ja-JP"/>
        </w:rPr>
        <w:t xml:space="preserve"> in mouse LT. </w:t>
      </w:r>
      <w:r w:rsidR="002D1D71" w:rsidRPr="00A421FB">
        <w:rPr>
          <w:lang w:eastAsia="ja-JP"/>
        </w:rPr>
        <w:t xml:space="preserve">This is consistent with the previous report for rat LT describing </w:t>
      </w:r>
      <w:r w:rsidR="00EC1AC0" w:rsidRPr="00A421FB">
        <w:rPr>
          <w:lang w:eastAsia="ja-JP"/>
        </w:rPr>
        <w:t xml:space="preserve">the </w:t>
      </w:r>
      <w:r w:rsidR="002D1D71" w:rsidRPr="00A421FB">
        <w:rPr>
          <w:lang w:eastAsia="ja-JP"/>
        </w:rPr>
        <w:t xml:space="preserve">preferable time of unstable systemic hemodynamic state </w:t>
      </w:r>
      <w:r w:rsidR="00EC1AC0" w:rsidRPr="00A421FB">
        <w:rPr>
          <w:lang w:eastAsia="ja-JP"/>
        </w:rPr>
        <w:t xml:space="preserve">as </w:t>
      </w:r>
      <w:r w:rsidR="002D1D71" w:rsidRPr="00A421FB">
        <w:rPr>
          <w:lang w:eastAsia="ja-JP"/>
        </w:rPr>
        <w:t xml:space="preserve">within </w:t>
      </w:r>
      <w:r w:rsidR="00EC1AC0" w:rsidRPr="00A421FB">
        <w:rPr>
          <w:lang w:eastAsia="ja-JP"/>
        </w:rPr>
        <w:t xml:space="preserve">approximately </w:t>
      </w:r>
      <w:r w:rsidR="002D1D71" w:rsidRPr="00A421FB">
        <w:rPr>
          <w:lang w:eastAsia="ja-JP"/>
        </w:rPr>
        <w:t>30 min</w:t>
      </w:r>
      <w:r w:rsidR="002D1D71" w:rsidRPr="00A421FB">
        <w:rPr>
          <w:lang w:eastAsia="ja-JP"/>
        </w:rPr>
        <w:fldChar w:fldCharType="begin">
          <w:fldData xml:space="preserve">PEVuZE5vdGU+PENpdGU+PEF1dGhvcj5Ib3JpPC9BdXRob3I+PFllYXI+MjAxMDwvWWVhcj48UmVj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==
</w:fldData>
        </w:fldChar>
      </w:r>
      <w:r w:rsidR="002D1D71" w:rsidRPr="00A421FB">
        <w:rPr>
          <w:lang w:eastAsia="ja-JP"/>
        </w:rPr>
        <w:instrText xml:space="preserve"> ADDIN EN.CITE </w:instrText>
      </w:r>
      <w:r w:rsidR="002D1D71" w:rsidRPr="00A421FB">
        <w:rPr>
          <w:lang w:eastAsia="ja-JP"/>
        </w:rPr>
        <w:fldChar w:fldCharType="begin">
          <w:fldData xml:space="preserve">PEVuZE5vdGU+PENpdGU+PEF1dGhvcj5Ib3JpPC9BdXRob3I+PFllYXI+MjAxMDwvWWVhcj48UmVj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==
</w:fldData>
        </w:fldChar>
      </w:r>
      <w:r w:rsidR="002D1D71" w:rsidRPr="00A421FB">
        <w:rPr>
          <w:lang w:eastAsia="ja-JP"/>
        </w:rPr>
        <w:instrText xml:space="preserve"> ADDIN EN.CITE.DATA </w:instrText>
      </w:r>
      <w:r w:rsidR="002D1D71" w:rsidRPr="00A421FB">
        <w:rPr>
          <w:lang w:eastAsia="ja-JP"/>
        </w:rPr>
      </w:r>
      <w:r w:rsidR="002D1D71" w:rsidRPr="00A421FB">
        <w:rPr>
          <w:lang w:eastAsia="ja-JP"/>
        </w:rPr>
        <w:fldChar w:fldCharType="end"/>
      </w:r>
      <w:r w:rsidR="002D1D71" w:rsidRPr="00A421FB">
        <w:rPr>
          <w:lang w:eastAsia="ja-JP"/>
        </w:rPr>
      </w:r>
      <w:r w:rsidR="002D1D71" w:rsidRPr="00A421FB">
        <w:rPr>
          <w:lang w:eastAsia="ja-JP"/>
        </w:rPr>
        <w:fldChar w:fldCharType="separate"/>
      </w:r>
      <w:r w:rsidR="002D1D71" w:rsidRPr="00A421FB">
        <w:rPr>
          <w:noProof/>
          <w:vertAlign w:val="superscript"/>
          <w:lang w:eastAsia="ja-JP"/>
        </w:rPr>
        <w:t>12</w:t>
      </w:r>
      <w:r w:rsidR="002D1D71" w:rsidRPr="00A421FB">
        <w:rPr>
          <w:lang w:eastAsia="ja-JP"/>
        </w:rPr>
        <w:fldChar w:fldCharType="end"/>
      </w:r>
      <w:r w:rsidR="002D1D71" w:rsidRPr="00A421FB">
        <w:rPr>
          <w:lang w:eastAsia="ja-JP"/>
        </w:rPr>
        <w:t xml:space="preserve">. </w:t>
      </w:r>
      <w:r w:rsidR="00762F34" w:rsidRPr="004B005B">
        <w:rPr>
          <w:lang w:eastAsia="ja-JP"/>
        </w:rPr>
        <w:t xml:space="preserve">Thus, technical difficulties and time limitations in mouse LT make this procedure more challenging. </w:t>
      </w:r>
    </w:p>
    <w:p w14:paraId="74BF1E68" w14:textId="77777777" w:rsidR="00974B8B" w:rsidRPr="004B005B" w:rsidRDefault="00974B8B" w:rsidP="00A421FB">
      <w:pPr>
        <w:spacing w:line="0" w:lineRule="atLeast"/>
        <w:rPr>
          <w:lang w:eastAsia="ja-JP"/>
        </w:rPr>
      </w:pPr>
    </w:p>
    <w:p w14:paraId="486C23B5" w14:textId="6F26C455" w:rsidR="005178AE" w:rsidRPr="004B005B" w:rsidRDefault="009056C1" w:rsidP="00A421FB">
      <w:pPr>
        <w:spacing w:line="0" w:lineRule="atLeast"/>
        <w:rPr>
          <w:lang w:eastAsia="ja-JP"/>
        </w:rPr>
      </w:pPr>
      <w:r w:rsidRPr="004B005B">
        <w:rPr>
          <w:lang w:eastAsia="ja-JP"/>
        </w:rPr>
        <w:t>Although</w:t>
      </w:r>
      <w:r w:rsidR="003D5627" w:rsidRPr="004B005B">
        <w:rPr>
          <w:lang w:eastAsia="ja-JP"/>
        </w:rPr>
        <w:t xml:space="preserve"> </w:t>
      </w:r>
      <w:r w:rsidR="00F2363B" w:rsidRPr="004B005B">
        <w:rPr>
          <w:lang w:eastAsia="ja-JP"/>
        </w:rPr>
        <w:t>the</w:t>
      </w:r>
      <w:r w:rsidR="003D5627" w:rsidRPr="004B005B">
        <w:rPr>
          <w:lang w:eastAsia="ja-JP"/>
        </w:rPr>
        <w:t xml:space="preserve"> cuff technique can be used for PV</w:t>
      </w:r>
      <w:r w:rsidR="00F2363B" w:rsidRPr="004B005B">
        <w:rPr>
          <w:lang w:eastAsia="ja-JP"/>
        </w:rPr>
        <w:t xml:space="preserve"> reconstruction</w:t>
      </w:r>
      <w:r w:rsidR="003D5627" w:rsidRPr="004B005B">
        <w:rPr>
          <w:lang w:eastAsia="ja-JP"/>
        </w:rPr>
        <w:t xml:space="preserve">, </w:t>
      </w:r>
      <w:r w:rsidRPr="004B005B">
        <w:rPr>
          <w:lang w:eastAsia="ja-JP"/>
        </w:rPr>
        <w:t xml:space="preserve">a </w:t>
      </w:r>
      <w:r w:rsidR="003D5627" w:rsidRPr="004B005B">
        <w:rPr>
          <w:lang w:eastAsia="ja-JP"/>
        </w:rPr>
        <w:t xml:space="preserve">suture technique is required to reconstruct </w:t>
      </w:r>
      <w:r w:rsidR="00F2363B" w:rsidRPr="004B005B">
        <w:rPr>
          <w:lang w:eastAsia="ja-JP"/>
        </w:rPr>
        <w:t xml:space="preserve">the </w:t>
      </w:r>
      <w:r w:rsidR="003D5627" w:rsidRPr="004B005B">
        <w:rPr>
          <w:lang w:eastAsia="ja-JP"/>
        </w:rPr>
        <w:t xml:space="preserve">SHIVC during </w:t>
      </w:r>
      <w:r w:rsidR="003B12A6" w:rsidRPr="004B005B">
        <w:rPr>
          <w:lang w:eastAsia="ja-JP"/>
        </w:rPr>
        <w:t xml:space="preserve">the </w:t>
      </w:r>
      <w:proofErr w:type="spellStart"/>
      <w:r w:rsidR="003D5627" w:rsidRPr="004B005B">
        <w:rPr>
          <w:lang w:eastAsia="ja-JP"/>
        </w:rPr>
        <w:t>anhepatic</w:t>
      </w:r>
      <w:proofErr w:type="spellEnd"/>
      <w:r w:rsidR="003D5627" w:rsidRPr="004B005B">
        <w:rPr>
          <w:lang w:eastAsia="ja-JP"/>
        </w:rPr>
        <w:t xml:space="preserve"> phase.</w:t>
      </w:r>
      <w:r w:rsidR="003661AF" w:rsidRPr="004B005B">
        <w:rPr>
          <w:lang w:eastAsia="ja-JP"/>
        </w:rPr>
        <w:t xml:space="preserve"> </w:t>
      </w:r>
      <w:r w:rsidR="003D5627" w:rsidRPr="004B005B">
        <w:rPr>
          <w:lang w:eastAsia="ja-JP"/>
        </w:rPr>
        <w:t xml:space="preserve">Therefore, a safe and </w:t>
      </w:r>
      <w:r w:rsidR="00F2363B" w:rsidRPr="004B005B">
        <w:rPr>
          <w:lang w:eastAsia="ja-JP"/>
        </w:rPr>
        <w:t>rapid</w:t>
      </w:r>
      <w:r w:rsidR="003D5627" w:rsidRPr="004B005B">
        <w:rPr>
          <w:lang w:eastAsia="ja-JP"/>
        </w:rPr>
        <w:t xml:space="preserve"> suture technique is essential </w:t>
      </w:r>
      <w:r w:rsidR="00F2363B" w:rsidRPr="004B005B">
        <w:rPr>
          <w:lang w:eastAsia="ja-JP"/>
        </w:rPr>
        <w:t>for</w:t>
      </w:r>
      <w:r w:rsidR="003D5627" w:rsidRPr="004B005B">
        <w:rPr>
          <w:lang w:eastAsia="ja-JP"/>
        </w:rPr>
        <w:t xml:space="preserve"> SHIVC anastomosis. </w:t>
      </w:r>
      <w:r w:rsidR="00F2363B" w:rsidRPr="004B005B">
        <w:rPr>
          <w:lang w:eastAsia="ja-JP"/>
        </w:rPr>
        <w:t>W</w:t>
      </w:r>
      <w:r w:rsidRPr="004B005B">
        <w:rPr>
          <w:lang w:eastAsia="ja-JP"/>
        </w:rPr>
        <w:t>hile</w:t>
      </w:r>
      <w:r w:rsidR="007F519A" w:rsidRPr="004B005B">
        <w:rPr>
          <w:lang w:eastAsia="ja-JP"/>
        </w:rPr>
        <w:t xml:space="preserve"> </w:t>
      </w:r>
      <w:r w:rsidR="003D5627" w:rsidRPr="004B005B">
        <w:rPr>
          <w:lang w:eastAsia="ja-JP"/>
        </w:rPr>
        <w:t>both cuff and suture technique</w:t>
      </w:r>
      <w:r w:rsidR="00F154B8" w:rsidRPr="004B005B">
        <w:rPr>
          <w:lang w:eastAsia="ja-JP"/>
        </w:rPr>
        <w:t>s</w:t>
      </w:r>
      <w:r w:rsidR="003D5627" w:rsidRPr="004B005B">
        <w:rPr>
          <w:lang w:eastAsia="ja-JP"/>
        </w:rPr>
        <w:t xml:space="preserve"> are applicable</w:t>
      </w:r>
      <w:r w:rsidR="00F2363B" w:rsidRPr="004B005B">
        <w:rPr>
          <w:lang w:eastAsia="ja-JP"/>
        </w:rPr>
        <w:t xml:space="preserve"> for IHIVC reconstruction</w:t>
      </w:r>
      <w:r w:rsidR="003D5627" w:rsidRPr="004B005B">
        <w:rPr>
          <w:lang w:eastAsia="ja-JP"/>
        </w:rPr>
        <w:t xml:space="preserve">, </w:t>
      </w:r>
      <w:r w:rsidR="007F519A" w:rsidRPr="004B005B">
        <w:rPr>
          <w:lang w:eastAsia="ja-JP"/>
        </w:rPr>
        <w:t xml:space="preserve">most previous </w:t>
      </w:r>
      <w:r w:rsidR="00F2363B" w:rsidRPr="004B005B">
        <w:rPr>
          <w:lang w:eastAsia="ja-JP"/>
        </w:rPr>
        <w:t>studies</w:t>
      </w:r>
      <w:r w:rsidR="007F519A" w:rsidRPr="004B005B">
        <w:rPr>
          <w:lang w:eastAsia="ja-JP"/>
        </w:rPr>
        <w:t xml:space="preserve"> ha</w:t>
      </w:r>
      <w:r w:rsidR="00F2363B" w:rsidRPr="004B005B">
        <w:rPr>
          <w:lang w:eastAsia="ja-JP"/>
        </w:rPr>
        <w:t>ve</w:t>
      </w:r>
      <w:r w:rsidR="007F519A" w:rsidRPr="004B005B">
        <w:rPr>
          <w:lang w:eastAsia="ja-JP"/>
        </w:rPr>
        <w:t xml:space="preserve"> </w:t>
      </w:r>
      <w:r w:rsidR="00325E83" w:rsidRPr="004B005B">
        <w:rPr>
          <w:lang w:eastAsia="ja-JP"/>
        </w:rPr>
        <w:t>employed</w:t>
      </w:r>
      <w:r w:rsidR="007F519A" w:rsidRPr="004B005B">
        <w:rPr>
          <w:lang w:eastAsia="ja-JP"/>
        </w:rPr>
        <w:t xml:space="preserve"> </w:t>
      </w:r>
      <w:r w:rsidR="00420805" w:rsidRPr="004B005B">
        <w:rPr>
          <w:lang w:eastAsia="ja-JP"/>
        </w:rPr>
        <w:t>a</w:t>
      </w:r>
      <w:r w:rsidR="00325E83" w:rsidRPr="004B005B">
        <w:rPr>
          <w:lang w:eastAsia="ja-JP"/>
        </w:rPr>
        <w:t xml:space="preserve"> </w:t>
      </w:r>
      <w:r w:rsidR="007F519A" w:rsidRPr="004B005B">
        <w:rPr>
          <w:lang w:eastAsia="ja-JP"/>
        </w:rPr>
        <w:t>cuff technique</w:t>
      </w:r>
      <w:r w:rsidR="00EB729B" w:rsidRPr="004B005B">
        <w:rPr>
          <w:lang w:eastAsia="ja-JP"/>
        </w:rPr>
        <w:fldChar w:fldCharType="begin">
          <w:fldData xml:space="preserve">PEVuZE5vdGU+PENpdGU+PEF1dGhvcj5Zb2tvdGE8L0F1dGhvcj48WWVhcj4yMDE2PC9ZZWFyPjxS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</w:fldData>
        </w:fldChar>
      </w:r>
      <w:r w:rsidR="002D1D71" w:rsidRPr="004B005B">
        <w:rPr>
          <w:lang w:eastAsia="ja-JP"/>
        </w:rPr>
        <w:instrText xml:space="preserve"> ADDIN EN.CITE </w:instrText>
      </w:r>
      <w:r w:rsidR="002D1D71" w:rsidRPr="004B005B">
        <w:rPr>
          <w:lang w:eastAsia="ja-JP"/>
        </w:rPr>
        <w:fldChar w:fldCharType="begin">
          <w:fldData xml:space="preserve">PEVuZE5vdGU+PENpdGU+PEF1dGhvcj5Zb2tvdGE8L0F1dGhvcj48WWVhcj4yMDE2PC9ZZWFyPjxS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</w:fldData>
        </w:fldChar>
      </w:r>
      <w:r w:rsidR="002D1D71" w:rsidRPr="004B005B">
        <w:rPr>
          <w:lang w:eastAsia="ja-JP"/>
        </w:rPr>
        <w:instrText xml:space="preserve"> ADDIN EN.CITE.DATA </w:instrText>
      </w:r>
      <w:r w:rsidR="002D1D71" w:rsidRPr="004B005B">
        <w:rPr>
          <w:lang w:eastAsia="ja-JP"/>
        </w:rPr>
      </w:r>
      <w:r w:rsidR="002D1D71" w:rsidRPr="004B005B">
        <w:rPr>
          <w:lang w:eastAsia="ja-JP"/>
        </w:rPr>
        <w:fldChar w:fldCharType="end"/>
      </w:r>
      <w:r w:rsidR="00EB729B" w:rsidRPr="004B005B">
        <w:rPr>
          <w:lang w:eastAsia="ja-JP"/>
        </w:rPr>
      </w:r>
      <w:r w:rsidR="00EB729B" w:rsidRPr="004B005B">
        <w:rPr>
          <w:lang w:eastAsia="ja-JP"/>
        </w:rPr>
        <w:fldChar w:fldCharType="separate"/>
      </w:r>
      <w:r w:rsidR="002D1D71" w:rsidRPr="004B005B">
        <w:rPr>
          <w:noProof/>
          <w:vertAlign w:val="superscript"/>
          <w:lang w:eastAsia="ja-JP"/>
        </w:rPr>
        <w:t>5</w:t>
      </w:r>
      <w:r w:rsidR="004B005B" w:rsidRPr="004B005B">
        <w:rPr>
          <w:noProof/>
          <w:vertAlign w:val="superscript"/>
          <w:lang w:eastAsia="ja-JP"/>
        </w:rPr>
        <w:t>–</w:t>
      </w:r>
      <w:r w:rsidR="002D1D71" w:rsidRPr="004B005B">
        <w:rPr>
          <w:noProof/>
          <w:vertAlign w:val="superscript"/>
          <w:lang w:eastAsia="ja-JP"/>
        </w:rPr>
        <w:t>7,11,13</w:t>
      </w:r>
      <w:r w:rsidR="00EB729B" w:rsidRPr="004B005B">
        <w:rPr>
          <w:lang w:eastAsia="ja-JP"/>
        </w:rPr>
        <w:fldChar w:fldCharType="end"/>
      </w:r>
      <w:r w:rsidR="007F519A" w:rsidRPr="004B005B">
        <w:rPr>
          <w:lang w:eastAsia="ja-JP"/>
        </w:rPr>
        <w:t>.</w:t>
      </w:r>
      <w:r w:rsidR="00EB729B" w:rsidRPr="004B005B">
        <w:rPr>
          <w:lang w:eastAsia="ja-JP"/>
        </w:rPr>
        <w:t xml:space="preserve"> However, </w:t>
      </w:r>
      <w:r w:rsidR="009E3F08" w:rsidRPr="004B005B">
        <w:rPr>
          <w:lang w:eastAsia="ja-JP"/>
        </w:rPr>
        <w:t xml:space="preserve">the </w:t>
      </w:r>
      <w:r w:rsidR="00F2363B" w:rsidRPr="004B005B">
        <w:rPr>
          <w:lang w:eastAsia="ja-JP"/>
        </w:rPr>
        <w:t xml:space="preserve">use of a </w:t>
      </w:r>
      <w:r w:rsidR="009E3F08" w:rsidRPr="004B005B">
        <w:rPr>
          <w:lang w:eastAsia="ja-JP"/>
        </w:rPr>
        <w:t xml:space="preserve">cuff technique in IHIVC reconstruction </w:t>
      </w:r>
      <w:r w:rsidR="00CE54F8" w:rsidRPr="004B005B">
        <w:rPr>
          <w:lang w:eastAsia="ja-JP"/>
        </w:rPr>
        <w:t xml:space="preserve">leads to </w:t>
      </w:r>
      <w:r w:rsidR="00F2363B" w:rsidRPr="004B005B">
        <w:rPr>
          <w:lang w:eastAsia="ja-JP"/>
        </w:rPr>
        <w:t xml:space="preserve">a </w:t>
      </w:r>
      <w:r w:rsidR="00CE54F8" w:rsidRPr="004B005B">
        <w:rPr>
          <w:lang w:eastAsia="ja-JP"/>
        </w:rPr>
        <w:t xml:space="preserve">longer operation time in </w:t>
      </w:r>
      <w:r w:rsidR="009E3F08" w:rsidRPr="004B005B">
        <w:rPr>
          <w:lang w:eastAsia="ja-JP"/>
        </w:rPr>
        <w:t>donor and back-table operation</w:t>
      </w:r>
      <w:r w:rsidR="00F2363B" w:rsidRPr="004B005B">
        <w:rPr>
          <w:lang w:eastAsia="ja-JP"/>
        </w:rPr>
        <w:t>s</w:t>
      </w:r>
      <w:r w:rsidR="00762F34" w:rsidRPr="004B005B">
        <w:rPr>
          <w:lang w:eastAsia="ja-JP"/>
        </w:rPr>
        <w:t>.</w:t>
      </w:r>
      <w:r w:rsidR="009E3F08" w:rsidRPr="004B005B">
        <w:rPr>
          <w:lang w:eastAsia="ja-JP"/>
        </w:rPr>
        <w:t xml:space="preserve"> </w:t>
      </w:r>
      <w:r w:rsidR="00F2363B" w:rsidRPr="004B005B">
        <w:rPr>
          <w:lang w:eastAsia="ja-JP"/>
        </w:rPr>
        <w:t>In addition</w:t>
      </w:r>
      <w:r w:rsidR="00762F34" w:rsidRPr="004B005B">
        <w:rPr>
          <w:lang w:eastAsia="ja-JP"/>
        </w:rPr>
        <w:t xml:space="preserve">, </w:t>
      </w:r>
      <w:r w:rsidR="00810650" w:rsidRPr="004B005B">
        <w:rPr>
          <w:lang w:eastAsia="ja-JP"/>
        </w:rPr>
        <w:t>insert</w:t>
      </w:r>
      <w:r w:rsidR="00F2363B" w:rsidRPr="004B005B">
        <w:rPr>
          <w:lang w:eastAsia="ja-JP"/>
        </w:rPr>
        <w:t>ing</w:t>
      </w:r>
      <w:r w:rsidR="00810650" w:rsidRPr="004B005B">
        <w:rPr>
          <w:lang w:eastAsia="ja-JP"/>
        </w:rPr>
        <w:t xml:space="preserve"> a cuff </w:t>
      </w:r>
      <w:r w:rsidR="005C0B38" w:rsidRPr="004B005B">
        <w:rPr>
          <w:lang w:eastAsia="ja-JP"/>
        </w:rPr>
        <w:t>may</w:t>
      </w:r>
      <w:r w:rsidR="009E3F08" w:rsidRPr="004B005B">
        <w:rPr>
          <w:lang w:eastAsia="ja-JP"/>
        </w:rPr>
        <w:t xml:space="preserve"> </w:t>
      </w:r>
      <w:r w:rsidR="00810650" w:rsidRPr="004B005B">
        <w:rPr>
          <w:lang w:eastAsia="ja-JP"/>
        </w:rPr>
        <w:t xml:space="preserve">be harder than </w:t>
      </w:r>
      <w:r w:rsidR="00F2363B" w:rsidRPr="004B005B">
        <w:rPr>
          <w:lang w:eastAsia="ja-JP"/>
        </w:rPr>
        <w:t>suturing</w:t>
      </w:r>
      <w:r w:rsidR="00810650" w:rsidRPr="004B005B">
        <w:rPr>
          <w:lang w:eastAsia="ja-JP"/>
        </w:rPr>
        <w:t xml:space="preserve"> </w:t>
      </w:r>
      <w:r w:rsidR="009E3F08" w:rsidRPr="004B005B">
        <w:rPr>
          <w:lang w:eastAsia="ja-JP"/>
        </w:rPr>
        <w:t xml:space="preserve">for beginners </w:t>
      </w:r>
      <w:r w:rsidR="00F2363B" w:rsidRPr="004B005B">
        <w:rPr>
          <w:lang w:eastAsia="ja-JP"/>
        </w:rPr>
        <w:t>because of</w:t>
      </w:r>
      <w:r w:rsidR="003661AF" w:rsidRPr="004B005B">
        <w:rPr>
          <w:lang w:eastAsia="ja-JP"/>
        </w:rPr>
        <w:t xml:space="preserve"> </w:t>
      </w:r>
      <w:r w:rsidR="00420805" w:rsidRPr="004B005B">
        <w:rPr>
          <w:lang w:eastAsia="ja-JP"/>
        </w:rPr>
        <w:t xml:space="preserve">the short </w:t>
      </w:r>
      <w:r w:rsidR="00810650" w:rsidRPr="004B005B">
        <w:rPr>
          <w:lang w:eastAsia="ja-JP"/>
        </w:rPr>
        <w:t xml:space="preserve">margin of recipient </w:t>
      </w:r>
      <w:r w:rsidR="00241DD1" w:rsidRPr="00A421FB">
        <w:rPr>
          <w:lang w:eastAsia="ja-JP"/>
        </w:rPr>
        <w:t xml:space="preserve">inferior vena cava </w:t>
      </w:r>
      <w:r w:rsidR="00241DD1" w:rsidRPr="004B005B">
        <w:rPr>
          <w:lang w:eastAsia="ja-JP"/>
        </w:rPr>
        <w:t>(</w:t>
      </w:r>
      <w:r w:rsidR="005C0B38" w:rsidRPr="004B005B">
        <w:rPr>
          <w:lang w:eastAsia="ja-JP"/>
        </w:rPr>
        <w:t>IVC</w:t>
      </w:r>
      <w:r w:rsidR="00241DD1" w:rsidRPr="004B005B">
        <w:rPr>
          <w:lang w:eastAsia="ja-JP"/>
        </w:rPr>
        <w:t>)</w:t>
      </w:r>
      <w:r w:rsidR="00420805" w:rsidRPr="004B005B">
        <w:rPr>
          <w:lang w:eastAsia="ja-JP"/>
        </w:rPr>
        <w:fldChar w:fldCharType="begin"/>
      </w:r>
      <w:r w:rsidR="002D1D71" w:rsidRPr="004B005B">
        <w:rPr>
          <w:lang w:eastAsia="ja-JP"/>
        </w:rPr>
        <w:instrText xml:space="preserve"> ADDIN EN.CITE &lt;EndNote&gt;&lt;Cite&gt;&lt;Author&gt;Tanaka&lt;/Author&gt;&lt;Year&gt;2023&lt;/Year&gt;&lt;RecNum&gt;3&lt;/RecNum&gt;&lt;DisplayText&gt;&lt;style face="superscript"&gt;13&lt;/style&gt;&lt;/DisplayText&gt;&lt;record&gt;&lt;rec-number&gt;3&lt;/rec-number&gt;&lt;foreign-keys&gt;&lt;key app="EN" db-id="9vtrwefv4sfssse05ztxvsdjer0da2xates0" timestamp="1741425537"&gt;3&lt;/key&gt;&lt;/foreign-keys&gt;&lt;ref-type name="Journal Article"&gt;17&lt;/ref-type&gt;&lt;contributors&gt;&lt;authors&gt;&lt;author&gt;Tanaka, K.&lt;/author&gt;&lt;author&gt;Uchida, Y.&lt;/author&gt;&lt;author&gt;Kageyama, S.&lt;/author&gt;&lt;author&gt;Nakamura, K.&lt;/author&gt;&lt;author&gt;Hirao, H.&lt;/author&gt;&lt;author&gt;Kadono, K.&lt;/author&gt;&lt;author&gt;Kawamoto, H.&lt;/author&gt;&lt;author&gt;Saga, K.&lt;/author&gt;&lt;author&gt;Kidoguchi, Y.&lt;/author&gt;&lt;author&gt;Watanabe, T.&lt;/author&gt;&lt;author&gt;Hatano, E.&lt;/author&gt;&lt;/authors&gt;&lt;/contributors&gt;&lt;auth-address&gt;Department of Surgery, Graduate School of Medicine, Kyoto University; kosuket0814@kuhp.kyoto-u.ac.jp.&amp;#xD;Department of Surgery, Graduate School of Medicine, Kyoto University.&amp;#xD;Institute for Frontier Life and Medical Sciences, Kyoto University.&lt;/auth-address&gt;&lt;titles&gt;&lt;title&gt;Vascular Reconstruction with the Cuff Technique in Mouse Orthotopic Liver Transplantation&lt;/title&gt;&lt;secondary-title&gt;J Vis Exp&lt;/secondary-title&gt;&lt;/titles&gt;&lt;periodical&gt;&lt;full-title&gt;J Vis Exp&lt;/full-title&gt;&lt;/periodical&gt;&lt;number&gt;202&lt;/number&gt;&lt;edition&gt;2023/12/18&lt;/edition&gt;&lt;keywords&gt;&lt;keyword&gt;Animals&lt;/keyword&gt;&lt;keyword&gt;Mice&lt;/keyword&gt;&lt;keyword&gt;*Liver Transplantation&lt;/keyword&gt;&lt;keyword&gt;Administration, Intravenous&lt;/keyword&gt;&lt;keyword&gt;Catheters&lt;/keyword&gt;&lt;keyword&gt;Portal Vein/surgery&lt;/keyword&gt;&lt;keyword&gt;*Reperfusion Injury&lt;/keyword&gt;&lt;/keywords&gt;&lt;dates&gt;&lt;year&gt;2023&lt;/year&gt;&lt;pub-dates&gt;&lt;date&gt;Dec 1&lt;/date&gt;&lt;/pub-dates&gt;&lt;/dates&gt;&lt;isbn&gt;1940-087X (Electronic)&amp;#xD;1940-087X (Linking)&lt;/isbn&gt;&lt;accession-num&gt;38108403&lt;/accession-num&gt;&lt;urls&gt;&lt;related-urls&gt;&lt;url&gt;https://www.ncbi.nlm.nih.gov/pubmed/38108403&lt;/url&gt;&lt;/related-urls&gt;&lt;/urls&gt;&lt;electronic-resource-num&gt;10.3791/66215&lt;/electronic-resource-num&gt;&lt;/record&gt;&lt;/Cite&gt;&lt;/EndNote&gt;</w:instrText>
      </w:r>
      <w:r w:rsidR="00420805" w:rsidRPr="004B005B">
        <w:rPr>
          <w:lang w:eastAsia="ja-JP"/>
        </w:rPr>
        <w:fldChar w:fldCharType="separate"/>
      </w:r>
      <w:r w:rsidR="002D1D71" w:rsidRPr="004B005B">
        <w:rPr>
          <w:noProof/>
          <w:vertAlign w:val="superscript"/>
          <w:lang w:eastAsia="ja-JP"/>
        </w:rPr>
        <w:t>13</w:t>
      </w:r>
      <w:r w:rsidR="00420805" w:rsidRPr="004B005B">
        <w:rPr>
          <w:lang w:eastAsia="ja-JP"/>
        </w:rPr>
        <w:fldChar w:fldCharType="end"/>
      </w:r>
      <w:r w:rsidR="00420805" w:rsidRPr="004B005B">
        <w:rPr>
          <w:lang w:eastAsia="ja-JP"/>
        </w:rPr>
        <w:t xml:space="preserve">. </w:t>
      </w:r>
    </w:p>
    <w:p w14:paraId="7C243DDB" w14:textId="77777777" w:rsidR="00974B8B" w:rsidRPr="004B005B" w:rsidRDefault="00974B8B" w:rsidP="00A421FB">
      <w:pPr>
        <w:spacing w:line="0" w:lineRule="atLeast"/>
        <w:rPr>
          <w:lang w:eastAsia="ja-JP"/>
        </w:rPr>
      </w:pPr>
    </w:p>
    <w:p w14:paraId="3AA9E21F" w14:textId="45D7A00F" w:rsidR="00DB060D" w:rsidRPr="004B005B" w:rsidRDefault="00F2363B" w:rsidP="00A421FB">
      <w:pPr>
        <w:spacing w:line="0" w:lineRule="atLeast"/>
        <w:rPr>
          <w:lang w:eastAsia="ja-JP"/>
        </w:rPr>
      </w:pPr>
      <w:r w:rsidRPr="004B005B">
        <w:rPr>
          <w:lang w:eastAsia="ja-JP"/>
        </w:rPr>
        <w:t>W</w:t>
      </w:r>
      <w:r w:rsidR="00420805" w:rsidRPr="004B005B">
        <w:rPr>
          <w:lang w:eastAsia="ja-JP"/>
        </w:rPr>
        <w:t xml:space="preserve">e </w:t>
      </w:r>
      <w:r w:rsidRPr="004B005B">
        <w:rPr>
          <w:lang w:eastAsia="ja-JP"/>
        </w:rPr>
        <w:t xml:space="preserve">herein </w:t>
      </w:r>
      <w:r w:rsidR="00420805" w:rsidRPr="004B005B">
        <w:rPr>
          <w:lang w:eastAsia="ja-JP"/>
        </w:rPr>
        <w:t xml:space="preserve">provide </w:t>
      </w:r>
      <w:r w:rsidRPr="004B005B">
        <w:rPr>
          <w:lang w:eastAsia="ja-JP"/>
        </w:rPr>
        <w:t>guidelines</w:t>
      </w:r>
      <w:r w:rsidR="00420805" w:rsidRPr="004B005B">
        <w:rPr>
          <w:lang w:eastAsia="ja-JP"/>
        </w:rPr>
        <w:t xml:space="preserve"> </w:t>
      </w:r>
      <w:r w:rsidR="007877BF" w:rsidRPr="004B005B">
        <w:rPr>
          <w:lang w:eastAsia="ja-JP"/>
        </w:rPr>
        <w:t>for successful SHIVC and IHIVC reconstruction</w:t>
      </w:r>
      <w:r w:rsidR="00420805" w:rsidRPr="004B005B">
        <w:rPr>
          <w:lang w:eastAsia="ja-JP"/>
        </w:rPr>
        <w:t xml:space="preserve"> </w:t>
      </w:r>
      <w:r w:rsidRPr="004B005B">
        <w:rPr>
          <w:lang w:eastAsia="ja-JP"/>
        </w:rPr>
        <w:t>using</w:t>
      </w:r>
      <w:r w:rsidR="00CE54F8" w:rsidRPr="004B005B">
        <w:rPr>
          <w:lang w:eastAsia="ja-JP"/>
        </w:rPr>
        <w:t xml:space="preserve"> a suture technique </w:t>
      </w:r>
      <w:r w:rsidR="007877BF" w:rsidRPr="004B005B">
        <w:rPr>
          <w:lang w:eastAsia="ja-JP"/>
        </w:rPr>
        <w:t>in</w:t>
      </w:r>
      <w:r w:rsidR="00420805" w:rsidRPr="004B005B">
        <w:rPr>
          <w:lang w:eastAsia="ja-JP"/>
        </w:rPr>
        <w:t xml:space="preserve"> mouse orthotopic LT. </w:t>
      </w:r>
    </w:p>
    <w:p w14:paraId="73275963" w14:textId="77777777" w:rsidR="00DE50B7" w:rsidRPr="004B005B" w:rsidRDefault="00DE50B7" w:rsidP="00A421FB">
      <w:pPr>
        <w:spacing w:line="0" w:lineRule="atLeast"/>
        <w:rPr>
          <w:b/>
        </w:rPr>
      </w:pPr>
    </w:p>
    <w:p w14:paraId="3C539FFC" w14:textId="0B717461" w:rsidR="009D285A" w:rsidRPr="00A421FB" w:rsidRDefault="00551D82" w:rsidP="00A421FB">
      <w:pPr>
        <w:spacing w:line="0" w:lineRule="atLeast"/>
      </w:pPr>
      <w:r w:rsidRPr="004B005B">
        <w:rPr>
          <w:b/>
        </w:rPr>
        <w:t>PROTOCOL:</w:t>
      </w:r>
      <w:r w:rsidRPr="004B005B">
        <w:t xml:space="preserve"> </w:t>
      </w:r>
    </w:p>
    <w:p w14:paraId="7D6B0131" w14:textId="3B3E18BD" w:rsidR="00E20627" w:rsidRPr="00A421FB" w:rsidRDefault="009D285A" w:rsidP="00A421FB">
      <w:pPr>
        <w:pStyle w:val="NormalWeb"/>
        <w:spacing w:before="0" w:beforeAutospacing="0" w:after="0" w:afterAutospacing="0" w:line="0" w:lineRule="atLeast"/>
        <w:jc w:val="both"/>
        <w:rPr>
          <w:rFonts w:ascii="Calibri" w:hAnsi="Calibri" w:cs="Calibri"/>
        </w:rPr>
      </w:pPr>
      <w:r w:rsidRPr="004B005B">
        <w:rPr>
          <w:rFonts w:ascii="Calibri" w:hAnsi="Calibri" w:cs="Calibri"/>
        </w:rPr>
        <w:t xml:space="preserve">All animal experiments were approved by the Kyoto University Animal Experimentation Committee and performed in accordance with </w:t>
      </w:r>
      <w:r w:rsidR="00F2363B" w:rsidRPr="004B005B">
        <w:rPr>
          <w:rFonts w:ascii="Calibri" w:hAnsi="Calibri" w:cs="Calibri"/>
        </w:rPr>
        <w:t xml:space="preserve">the </w:t>
      </w:r>
      <w:r w:rsidRPr="004B005B">
        <w:rPr>
          <w:rFonts w:ascii="Calibri" w:hAnsi="Calibri" w:cs="Calibri"/>
        </w:rPr>
        <w:t xml:space="preserve">Kyoto University Animal Protection Guidelines. </w:t>
      </w:r>
      <w:r w:rsidR="00F2363B" w:rsidRPr="004B005B">
        <w:rPr>
          <w:rFonts w:ascii="Calibri" w:hAnsi="Calibri" w:cs="Calibri"/>
        </w:rPr>
        <w:t>M</w:t>
      </w:r>
      <w:r w:rsidR="00B82360" w:rsidRPr="004B005B">
        <w:rPr>
          <w:rFonts w:ascii="Calibri" w:hAnsi="Calibri" w:cs="Calibri"/>
        </w:rPr>
        <w:t xml:space="preserve">ouse surgeries were performed under general anesthesia using isoflurane inhalation. </w:t>
      </w:r>
      <w:r w:rsidR="00F154B8" w:rsidRPr="004B005B">
        <w:rPr>
          <w:rFonts w:ascii="Calibri" w:hAnsi="Calibri" w:cs="Calibri"/>
        </w:rPr>
        <w:t>The v</w:t>
      </w:r>
      <w:r w:rsidR="00B82360" w:rsidRPr="004B005B">
        <w:rPr>
          <w:rFonts w:ascii="Calibri" w:hAnsi="Calibri" w:cs="Calibri"/>
        </w:rPr>
        <w:t xml:space="preserve">aporizer was set </w:t>
      </w:r>
      <w:r w:rsidR="00F2363B" w:rsidRPr="004B005B">
        <w:rPr>
          <w:rFonts w:ascii="Calibri" w:hAnsi="Calibri" w:cs="Calibri"/>
        </w:rPr>
        <w:t>to</w:t>
      </w:r>
      <w:r w:rsidR="00B82360" w:rsidRPr="004B005B">
        <w:rPr>
          <w:rFonts w:ascii="Calibri" w:hAnsi="Calibri" w:cs="Calibri"/>
        </w:rPr>
        <w:t xml:space="preserve"> 3% isoflurane with 1 L/min oxygen</w:t>
      </w:r>
      <w:r w:rsidR="008949E1" w:rsidRPr="004B005B">
        <w:rPr>
          <w:rFonts w:ascii="Calibri" w:hAnsi="Calibri" w:cs="Calibri"/>
        </w:rPr>
        <w:t xml:space="preserve"> to induce anesthesia</w:t>
      </w:r>
      <w:r w:rsidR="00B82360" w:rsidRPr="004B005B">
        <w:rPr>
          <w:rFonts w:ascii="Calibri" w:hAnsi="Calibri" w:cs="Calibri"/>
        </w:rPr>
        <w:t xml:space="preserve">. </w:t>
      </w:r>
      <w:r w:rsidR="008949E1" w:rsidRPr="004B005B">
        <w:rPr>
          <w:rFonts w:ascii="Calibri" w:hAnsi="Calibri" w:cs="Calibri"/>
        </w:rPr>
        <w:t>After</w:t>
      </w:r>
      <w:r w:rsidR="00F2363B" w:rsidRPr="004B005B">
        <w:rPr>
          <w:rFonts w:ascii="Calibri" w:hAnsi="Calibri" w:cs="Calibri"/>
        </w:rPr>
        <w:t xml:space="preserve"> </w:t>
      </w:r>
      <w:r w:rsidR="008949E1" w:rsidRPr="004B005B">
        <w:rPr>
          <w:rFonts w:ascii="Calibri" w:hAnsi="Calibri" w:cs="Calibri"/>
        </w:rPr>
        <w:t xml:space="preserve">laparotomy, isoflurane was reduced to 1% to maintain anesthesia. </w:t>
      </w:r>
      <w:r w:rsidR="00D71F3A" w:rsidRPr="004B005B">
        <w:rPr>
          <w:rFonts w:ascii="Calibri" w:hAnsi="Calibri" w:cs="Calibri"/>
        </w:rPr>
        <w:t xml:space="preserve">The microsurgical tools </w:t>
      </w:r>
      <w:r w:rsidR="00CE54F8" w:rsidRPr="004B005B">
        <w:rPr>
          <w:rFonts w:ascii="Calibri" w:hAnsi="Calibri" w:cs="Calibri"/>
        </w:rPr>
        <w:t>used in this protocol</w:t>
      </w:r>
      <w:r w:rsidR="00F2363B" w:rsidRPr="004B005B">
        <w:rPr>
          <w:rFonts w:ascii="Calibri" w:hAnsi="Calibri" w:cs="Calibri"/>
        </w:rPr>
        <w:t>,</w:t>
      </w:r>
      <w:r w:rsidR="00F44DFB">
        <w:rPr>
          <w:rFonts w:ascii="Calibri" w:hAnsi="Calibri" w:cs="Calibri"/>
        </w:rPr>
        <w:t xml:space="preserve"> including those used in our previously published vascular reconstruction protocol</w:t>
      </w:r>
      <w:r w:rsidR="00F44DFB" w:rsidRPr="00475990">
        <w:rPr>
          <w:rFonts w:ascii="Calibri" w:hAnsi="Calibri" w:cs="Calibri"/>
          <w:vertAlign w:val="superscript"/>
        </w:rPr>
        <w:t>13</w:t>
      </w:r>
      <w:r w:rsidR="00F44DFB">
        <w:rPr>
          <w:rFonts w:ascii="Calibri" w:hAnsi="Calibri" w:cs="Calibri"/>
        </w:rPr>
        <w:t xml:space="preserve">, </w:t>
      </w:r>
      <w:r w:rsidR="00F14C54" w:rsidRPr="004B005B">
        <w:rPr>
          <w:rFonts w:ascii="Calibri" w:hAnsi="Calibri" w:cs="Calibri"/>
        </w:rPr>
        <w:t xml:space="preserve">are </w:t>
      </w:r>
      <w:r w:rsidR="00F14C54" w:rsidRPr="004B005B">
        <w:rPr>
          <w:rFonts w:ascii="Calibri" w:hAnsi="Calibri" w:cs="Calibri"/>
        </w:rPr>
        <w:lastRenderedPageBreak/>
        <w:t xml:space="preserve">listed in </w:t>
      </w:r>
      <w:r w:rsidR="00F44DFB">
        <w:rPr>
          <w:rFonts w:ascii="Calibri" w:hAnsi="Calibri" w:cs="Calibri"/>
        </w:rPr>
        <w:t xml:space="preserve">the </w:t>
      </w:r>
      <w:r w:rsidR="00F14C54" w:rsidRPr="004B005B">
        <w:rPr>
          <w:rFonts w:ascii="Calibri" w:hAnsi="Calibri" w:cs="Calibri"/>
          <w:b/>
          <w:bCs/>
        </w:rPr>
        <w:t xml:space="preserve">Table </w:t>
      </w:r>
      <w:r w:rsidR="00F44DFB">
        <w:rPr>
          <w:rFonts w:ascii="Calibri" w:hAnsi="Calibri" w:cs="Calibri"/>
          <w:b/>
          <w:bCs/>
        </w:rPr>
        <w:t>of Materials</w:t>
      </w:r>
      <w:r w:rsidR="00F14C54" w:rsidRPr="004B005B">
        <w:rPr>
          <w:rFonts w:ascii="Calibri" w:hAnsi="Calibri" w:cs="Calibri"/>
        </w:rPr>
        <w:t xml:space="preserve">. </w:t>
      </w:r>
      <w:r w:rsidR="00EC1AC0" w:rsidRPr="00A421FB">
        <w:rPr>
          <w:rFonts w:ascii="Calibri" w:hAnsi="Calibri" w:cs="Calibri"/>
        </w:rPr>
        <w:t xml:space="preserve">A </w:t>
      </w:r>
      <w:r w:rsidR="00D63704" w:rsidRPr="00A421FB">
        <w:rPr>
          <w:rFonts w:ascii="Calibri" w:hAnsi="Calibri" w:cs="Calibri"/>
        </w:rPr>
        <w:t xml:space="preserve">Microscope </w:t>
      </w:r>
      <w:r w:rsidR="00EC1AC0" w:rsidRPr="00A421FB">
        <w:rPr>
          <w:rFonts w:ascii="Calibri" w:hAnsi="Calibri" w:cs="Calibri"/>
        </w:rPr>
        <w:t>was</w:t>
      </w:r>
      <w:r w:rsidR="00D63704" w:rsidRPr="00A421FB">
        <w:rPr>
          <w:rFonts w:ascii="Calibri" w:hAnsi="Calibri" w:cs="Calibri"/>
        </w:rPr>
        <w:t xml:space="preserve"> required to perform mouse orthotopic LT</w:t>
      </w:r>
      <w:r w:rsidR="00E20627" w:rsidRPr="00A421FB">
        <w:rPr>
          <w:rFonts w:ascii="Calibri" w:hAnsi="Calibri" w:cs="Calibri"/>
        </w:rPr>
        <w:fldChar w:fldCharType="begin"/>
      </w:r>
      <w:r w:rsidR="002D1D71" w:rsidRPr="00A421FB">
        <w:rPr>
          <w:rFonts w:ascii="Calibri" w:hAnsi="Calibri" w:cs="Calibri"/>
        </w:rPr>
        <w:instrText xml:space="preserve"> ADDIN EN.CITE &lt;EndNote&gt;&lt;Cite&gt;&lt;Author&gt;Tanaka&lt;/Author&gt;&lt;Year&gt;2023&lt;/Year&gt;&lt;RecNum&gt;3&lt;/RecNum&gt;&lt;DisplayText&gt;&lt;style face="superscript"&gt;13&lt;/style&gt;&lt;/DisplayText&gt;&lt;record&gt;&lt;rec-number&gt;3&lt;/rec-number&gt;&lt;foreign-keys&gt;&lt;key app="EN" db-id="9vtrwefv4sfssse05ztxvsdjer0da2xates0" timestamp="1741425537"&gt;3&lt;/key&gt;&lt;/foreign-keys&gt;&lt;ref-type name="Journal Article"&gt;17&lt;/ref-type&gt;&lt;contributors&gt;&lt;authors&gt;&lt;author&gt;Tanaka, K.&lt;/author&gt;&lt;author&gt;Uchida, Y.&lt;/author&gt;&lt;author&gt;Kageyama, S.&lt;/author&gt;&lt;author&gt;Nakamura, K.&lt;/author&gt;&lt;author&gt;Hirao, H.&lt;/author&gt;&lt;author&gt;Kadono, K.&lt;/author&gt;&lt;author&gt;Kawamoto, H.&lt;/author&gt;&lt;author&gt;Saga, K.&lt;/author&gt;&lt;author&gt;Kidoguchi, Y.&lt;/author&gt;&lt;author&gt;Watanabe, T.&lt;/author&gt;&lt;author&gt;Hatano, E.&lt;/author&gt;&lt;/authors&gt;&lt;/contributors&gt;&lt;auth-address&gt;Department of Surgery, Graduate School of Medicine, Kyoto University; kosuket0814@kuhp.kyoto-u.ac.jp.&amp;#xD;Department of Surgery, Graduate School of Medicine, Kyoto University.&amp;#xD;Institute for Frontier Life and Medical Sciences, Kyoto University.&lt;/auth-address&gt;&lt;titles&gt;&lt;title&gt;Vascular Reconstruction with the Cuff Technique in Mouse Orthotopic Liver Transplantation&lt;/title&gt;&lt;secondary-title&gt;J Vis Exp&lt;/secondary-title&gt;&lt;/titles&gt;&lt;periodical&gt;&lt;full-title&gt;J Vis Exp&lt;/full-title&gt;&lt;/periodical&gt;&lt;number&gt;202&lt;/number&gt;&lt;edition&gt;2023/12/18&lt;/edition&gt;&lt;keywords&gt;&lt;keyword&gt;Animals&lt;/keyword&gt;&lt;keyword&gt;Mice&lt;/keyword&gt;&lt;keyword&gt;*Liver Transplantation&lt;/keyword&gt;&lt;keyword&gt;Administration, Intravenous&lt;/keyword&gt;&lt;keyword&gt;Catheters&lt;/keyword&gt;&lt;keyword&gt;Portal Vein/surgery&lt;/keyword&gt;&lt;keyword&gt;*Reperfusion Injury&lt;/keyword&gt;&lt;/keywords&gt;&lt;dates&gt;&lt;year&gt;2023&lt;/year&gt;&lt;pub-dates&gt;&lt;date&gt;Dec 1&lt;/date&gt;&lt;/pub-dates&gt;&lt;/dates&gt;&lt;isbn&gt;1940-087X (Electronic)&amp;#xD;1940-087X (Linking)&lt;/isbn&gt;&lt;accession-num&gt;38108403&lt;/accession-num&gt;&lt;urls&gt;&lt;related-urls&gt;&lt;url&gt;https://www.ncbi.nlm.nih.gov/pubmed/38108403&lt;/url&gt;&lt;/related-urls&gt;&lt;/urls&gt;&lt;electronic-resource-num&gt;10.3791/66215&lt;/electronic-resource-num&gt;&lt;/record&gt;&lt;/Cite&gt;&lt;/EndNote&gt;</w:instrText>
      </w:r>
      <w:r w:rsidR="00E20627" w:rsidRPr="00A421FB">
        <w:rPr>
          <w:rFonts w:ascii="Calibri" w:hAnsi="Calibri" w:cs="Calibri"/>
        </w:rPr>
        <w:fldChar w:fldCharType="separate"/>
      </w:r>
      <w:r w:rsidR="002D1D71" w:rsidRPr="00A421FB">
        <w:rPr>
          <w:rFonts w:ascii="Calibri" w:hAnsi="Calibri" w:cs="Calibri"/>
          <w:noProof/>
          <w:vertAlign w:val="superscript"/>
        </w:rPr>
        <w:t>13</w:t>
      </w:r>
      <w:r w:rsidR="00E20627" w:rsidRPr="00A421FB">
        <w:rPr>
          <w:rFonts w:ascii="Calibri" w:hAnsi="Calibri" w:cs="Calibri"/>
        </w:rPr>
        <w:fldChar w:fldCharType="end"/>
      </w:r>
      <w:r w:rsidR="00D63704" w:rsidRPr="00A421FB">
        <w:rPr>
          <w:rFonts w:ascii="Calibri" w:hAnsi="Calibri" w:cs="Calibri"/>
        </w:rPr>
        <w:t>.</w:t>
      </w:r>
      <w:r w:rsidR="00E20627" w:rsidRPr="00A421FB">
        <w:rPr>
          <w:rFonts w:ascii="Calibri" w:hAnsi="Calibri" w:cs="Calibri"/>
        </w:rPr>
        <w:t xml:space="preserve"> </w:t>
      </w:r>
      <w:r w:rsidR="00EC1AC0" w:rsidRPr="00A421FB">
        <w:rPr>
          <w:rFonts w:ascii="Calibri" w:hAnsi="Calibri" w:cs="Calibri"/>
        </w:rPr>
        <w:t xml:space="preserve">A </w:t>
      </w:r>
      <w:r w:rsidR="00E20627" w:rsidRPr="00A421FB">
        <w:rPr>
          <w:rFonts w:ascii="Calibri" w:hAnsi="Calibri" w:cs="Calibri"/>
        </w:rPr>
        <w:t xml:space="preserve">Heating pad </w:t>
      </w:r>
      <w:r w:rsidR="00EC1AC0" w:rsidRPr="00A421FB">
        <w:rPr>
          <w:rFonts w:ascii="Calibri" w:hAnsi="Calibri" w:cs="Calibri"/>
        </w:rPr>
        <w:t>was</w:t>
      </w:r>
      <w:r w:rsidR="00E20627" w:rsidRPr="00A421FB">
        <w:rPr>
          <w:rFonts w:ascii="Calibri" w:hAnsi="Calibri" w:cs="Calibri"/>
        </w:rPr>
        <w:t xml:space="preserve"> used to maintain </w:t>
      </w:r>
      <w:r w:rsidR="00EC1AC0" w:rsidRPr="00A421FB">
        <w:rPr>
          <w:rFonts w:ascii="Calibri" w:hAnsi="Calibri" w:cs="Calibri"/>
        </w:rPr>
        <w:t xml:space="preserve">the </w:t>
      </w:r>
      <w:r w:rsidR="00E20627" w:rsidRPr="00A421FB">
        <w:rPr>
          <w:rFonts w:ascii="Calibri" w:hAnsi="Calibri" w:cs="Calibri"/>
        </w:rPr>
        <w:t>mouse body temperature</w:t>
      </w:r>
      <w:r w:rsidR="00E20627" w:rsidRPr="00A421FB">
        <w:rPr>
          <w:rFonts w:ascii="Calibri" w:hAnsi="Calibri" w:cs="Calibri"/>
        </w:rPr>
        <w:fldChar w:fldCharType="begin"/>
      </w:r>
      <w:r w:rsidR="002D1D71" w:rsidRPr="00A421FB">
        <w:rPr>
          <w:rFonts w:ascii="Calibri" w:hAnsi="Calibri" w:cs="Calibri"/>
        </w:rPr>
        <w:instrText xml:space="preserve"> ADDIN EN.CITE &lt;EndNote&gt;&lt;Cite&gt;&lt;Author&gt;Tanaka&lt;/Author&gt;&lt;Year&gt;2023&lt;/Year&gt;&lt;RecNum&gt;3&lt;/RecNum&gt;&lt;DisplayText&gt;&lt;style face="superscript"&gt;13&lt;/style&gt;&lt;/DisplayText&gt;&lt;record&gt;&lt;rec-number&gt;3&lt;/rec-number&gt;&lt;foreign-keys&gt;&lt;key app="EN" db-id="9vtrwefv4sfssse05ztxvsdjer0da2xates0" timestamp="1741425537"&gt;3&lt;/key&gt;&lt;/foreign-keys&gt;&lt;ref-type name="Journal Article"&gt;17&lt;/ref-type&gt;&lt;contributors&gt;&lt;authors&gt;&lt;author&gt;Tanaka, K.&lt;/author&gt;&lt;author&gt;Uchida, Y.&lt;/author&gt;&lt;author&gt;Kageyama, S.&lt;/author&gt;&lt;author&gt;Nakamura, K.&lt;/author&gt;&lt;author&gt;Hirao, H.&lt;/author&gt;&lt;author&gt;Kadono, K.&lt;/author&gt;&lt;author&gt;Kawamoto, H.&lt;/author&gt;&lt;author&gt;Saga, K.&lt;/author&gt;&lt;author&gt;Kidoguchi, Y.&lt;/author&gt;&lt;author&gt;Watanabe, T.&lt;/author&gt;&lt;author&gt;Hatano, E.&lt;/author&gt;&lt;/authors&gt;&lt;/contributors&gt;&lt;auth-address&gt;Department of Surgery, Graduate School of Medicine, Kyoto University; kosuket0814@kuhp.kyoto-u.ac.jp.&amp;#xD;Department of Surgery, Graduate School of Medicine, Kyoto University.&amp;#xD;Institute for Frontier Life and Medical Sciences, Kyoto University.&lt;/auth-address&gt;&lt;titles&gt;&lt;title&gt;Vascular Reconstruction with the Cuff Technique in Mouse Orthotopic Liver Transplantation&lt;/title&gt;&lt;secondary-title&gt;J Vis Exp&lt;/secondary-title&gt;&lt;/titles&gt;&lt;periodical&gt;&lt;full-title&gt;J Vis Exp&lt;/full-title&gt;&lt;/periodical&gt;&lt;number&gt;202&lt;/number&gt;&lt;edition&gt;2023/12/18&lt;/edition&gt;&lt;keywords&gt;&lt;keyword&gt;Animals&lt;/keyword&gt;&lt;keyword&gt;Mice&lt;/keyword&gt;&lt;keyword&gt;*Liver Transplantation&lt;/keyword&gt;&lt;keyword&gt;Administration, Intravenous&lt;/keyword&gt;&lt;keyword&gt;Catheters&lt;/keyword&gt;&lt;keyword&gt;Portal Vein/surgery&lt;/keyword&gt;&lt;keyword&gt;*Reperfusion Injury&lt;/keyword&gt;&lt;/keywords&gt;&lt;dates&gt;&lt;year&gt;2023&lt;/year&gt;&lt;pub-dates&gt;&lt;date&gt;Dec 1&lt;/date&gt;&lt;/pub-dates&gt;&lt;/dates&gt;&lt;isbn&gt;1940-087X (Electronic)&amp;#xD;1940-087X (Linking)&lt;/isbn&gt;&lt;accession-num&gt;38108403&lt;/accession-num&gt;&lt;urls&gt;&lt;related-urls&gt;&lt;url&gt;https://www.ncbi.nlm.nih.gov/pubmed/38108403&lt;/url&gt;&lt;/related-urls&gt;&lt;/urls&gt;&lt;electronic-resource-num&gt;10.3791/66215&lt;/electronic-resource-num&gt;&lt;/record&gt;&lt;/Cite&gt;&lt;/EndNote&gt;</w:instrText>
      </w:r>
      <w:r w:rsidR="00E20627" w:rsidRPr="00A421FB">
        <w:rPr>
          <w:rFonts w:ascii="Calibri" w:hAnsi="Calibri" w:cs="Calibri"/>
        </w:rPr>
        <w:fldChar w:fldCharType="separate"/>
      </w:r>
      <w:r w:rsidR="002D1D71" w:rsidRPr="00A421FB">
        <w:rPr>
          <w:rFonts w:ascii="Calibri" w:hAnsi="Calibri" w:cs="Calibri"/>
          <w:noProof/>
          <w:vertAlign w:val="superscript"/>
        </w:rPr>
        <w:t>13</w:t>
      </w:r>
      <w:r w:rsidR="00E20627" w:rsidRPr="00A421FB">
        <w:rPr>
          <w:rFonts w:ascii="Calibri" w:hAnsi="Calibri" w:cs="Calibri"/>
        </w:rPr>
        <w:fldChar w:fldCharType="end"/>
      </w:r>
      <w:r w:rsidR="00E20627" w:rsidRPr="00A421FB">
        <w:rPr>
          <w:rFonts w:ascii="Calibri" w:hAnsi="Calibri" w:cs="Calibri"/>
        </w:rPr>
        <w:t>.</w:t>
      </w:r>
    </w:p>
    <w:p w14:paraId="75E2B5B0" w14:textId="77777777" w:rsidR="009D285A" w:rsidRPr="00A421FB" w:rsidRDefault="009D285A" w:rsidP="00A421FB">
      <w:pPr>
        <w:spacing w:line="0" w:lineRule="atLeast"/>
      </w:pPr>
    </w:p>
    <w:p w14:paraId="3EDCF059" w14:textId="1EFD8D25" w:rsidR="009D285A" w:rsidRPr="00A421FB" w:rsidRDefault="009D285A" w:rsidP="00A421FB">
      <w:pPr>
        <w:pStyle w:val="ListParagraph"/>
        <w:numPr>
          <w:ilvl w:val="0"/>
          <w:numId w:val="18"/>
        </w:numPr>
        <w:spacing w:after="0" w:line="0" w:lineRule="atLeast"/>
        <w:ind w:left="0" w:firstLine="0"/>
        <w:rPr>
          <w:rFonts w:ascii="Calibri" w:hAnsi="Calibri" w:cs="Calibri"/>
          <w:b/>
          <w:bCs/>
          <w:sz w:val="24"/>
          <w:szCs w:val="24"/>
        </w:rPr>
      </w:pPr>
      <w:r w:rsidRPr="00A421FB">
        <w:rPr>
          <w:rFonts w:ascii="Calibri" w:hAnsi="Calibri" w:cs="Calibri"/>
          <w:b/>
          <w:bCs/>
          <w:sz w:val="24"/>
          <w:szCs w:val="24"/>
        </w:rPr>
        <w:t>Animals</w:t>
      </w:r>
    </w:p>
    <w:p w14:paraId="0D30339E" w14:textId="77777777" w:rsidR="00974B8B" w:rsidRPr="00A421FB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b/>
          <w:bCs/>
          <w:sz w:val="24"/>
          <w:szCs w:val="24"/>
        </w:rPr>
      </w:pPr>
    </w:p>
    <w:p w14:paraId="274AA65B" w14:textId="575877DC" w:rsidR="009D285A" w:rsidRPr="00A421FB" w:rsidRDefault="00456E70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</w:rPr>
      </w:pPr>
      <w:r w:rsidRPr="00A421FB">
        <w:rPr>
          <w:rFonts w:ascii="Calibri" w:hAnsi="Calibri" w:cs="Calibri"/>
          <w:sz w:val="24"/>
          <w:szCs w:val="24"/>
        </w:rPr>
        <w:t>Use</w:t>
      </w:r>
      <w:r w:rsidR="00F2363B" w:rsidRPr="00A421FB">
        <w:rPr>
          <w:rFonts w:ascii="Calibri" w:hAnsi="Calibri" w:cs="Calibri"/>
          <w:sz w:val="24"/>
          <w:szCs w:val="24"/>
        </w:rPr>
        <w:t xml:space="preserve"> a</w:t>
      </w:r>
      <w:r w:rsidR="009D285A" w:rsidRPr="00A421FB">
        <w:rPr>
          <w:rFonts w:ascii="Calibri" w:hAnsi="Calibri" w:cs="Calibri"/>
          <w:sz w:val="24"/>
          <w:szCs w:val="24"/>
        </w:rPr>
        <w:t xml:space="preserve"> mouse </w:t>
      </w:r>
      <w:r w:rsidR="00F2363B" w:rsidRPr="00A421FB">
        <w:rPr>
          <w:rFonts w:ascii="Calibri" w:hAnsi="Calibri" w:cs="Calibri"/>
          <w:sz w:val="24"/>
          <w:szCs w:val="24"/>
        </w:rPr>
        <w:t xml:space="preserve">weighing </w:t>
      </w:r>
      <w:r w:rsidR="009D285A" w:rsidRPr="00A421FB">
        <w:rPr>
          <w:rFonts w:ascii="Calibri" w:hAnsi="Calibri" w:cs="Calibri"/>
          <w:sz w:val="24"/>
          <w:szCs w:val="24"/>
        </w:rPr>
        <w:t>2</w:t>
      </w:r>
      <w:r w:rsidRPr="00A421FB">
        <w:rPr>
          <w:rFonts w:ascii="Calibri" w:hAnsi="Calibri" w:cs="Calibri"/>
          <w:sz w:val="24"/>
          <w:szCs w:val="24"/>
        </w:rPr>
        <w:t>5</w:t>
      </w:r>
      <w:r w:rsidR="00F2363B" w:rsidRPr="00A421FB">
        <w:rPr>
          <w:rFonts w:ascii="Calibri" w:hAnsi="Calibri" w:cs="Calibri"/>
          <w:sz w:val="24"/>
          <w:szCs w:val="24"/>
        </w:rPr>
        <w:t>–</w:t>
      </w:r>
      <w:r w:rsidR="009D285A" w:rsidRPr="00A421FB">
        <w:rPr>
          <w:rFonts w:ascii="Calibri" w:hAnsi="Calibri" w:cs="Calibri"/>
          <w:sz w:val="24"/>
          <w:szCs w:val="24"/>
        </w:rPr>
        <w:t>3</w:t>
      </w:r>
      <w:r w:rsidRPr="00A421FB">
        <w:rPr>
          <w:rFonts w:ascii="Calibri" w:hAnsi="Calibri" w:cs="Calibri"/>
          <w:sz w:val="24"/>
          <w:szCs w:val="24"/>
        </w:rPr>
        <w:t>0</w:t>
      </w:r>
      <w:r w:rsidR="009D285A" w:rsidRPr="00A421FB">
        <w:rPr>
          <w:rFonts w:ascii="Calibri" w:hAnsi="Calibri" w:cs="Calibri"/>
          <w:sz w:val="24"/>
          <w:szCs w:val="24"/>
        </w:rPr>
        <w:t xml:space="preserve"> g</w:t>
      </w:r>
      <w:r w:rsidR="00F96365" w:rsidRPr="00A421FB">
        <w:rPr>
          <w:rFonts w:ascii="Calibri" w:hAnsi="Calibri" w:cs="Calibri"/>
          <w:sz w:val="24"/>
          <w:szCs w:val="24"/>
          <w:lang w:eastAsia="ja-JP"/>
        </w:rPr>
        <w:t>.</w:t>
      </w:r>
    </w:p>
    <w:p w14:paraId="18C3A646" w14:textId="77777777" w:rsidR="00974B8B" w:rsidRPr="00A421FB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</w:rPr>
      </w:pPr>
    </w:p>
    <w:p w14:paraId="017FC80C" w14:textId="6942B693" w:rsidR="008261BC" w:rsidRPr="00A421FB" w:rsidRDefault="00D71F3A" w:rsidP="00A421FB">
      <w:pPr>
        <w:spacing w:line="0" w:lineRule="atLeast"/>
      </w:pPr>
      <w:r w:rsidRPr="00A421FB">
        <w:t xml:space="preserve">NOTE: </w:t>
      </w:r>
      <w:r w:rsidR="008261BC" w:rsidRPr="00A421FB">
        <w:t xml:space="preserve">Although </w:t>
      </w:r>
      <w:r w:rsidR="00EC1AC0" w:rsidRPr="00A421FB">
        <w:t>mice</w:t>
      </w:r>
      <w:r w:rsidR="008261BC" w:rsidRPr="00A421FB">
        <w:t xml:space="preserve"> weighing 20–35 g can be used, approximately 25 g</w:t>
      </w:r>
      <w:r w:rsidR="004B005B" w:rsidRPr="00A421FB">
        <w:t xml:space="preserve"> mice</w:t>
      </w:r>
      <w:r w:rsidR="008261BC" w:rsidRPr="00A421FB">
        <w:t xml:space="preserve"> </w:t>
      </w:r>
      <w:r w:rsidR="004B005B" w:rsidRPr="00A421FB">
        <w:t>are</w:t>
      </w:r>
      <w:r w:rsidR="008261BC" w:rsidRPr="00A421FB">
        <w:t xml:space="preserve"> suitable for both donors and recipients. As age and liver steatosis affect LT outcomes, appropriate mice should be selected for each purpose of the experiments. </w:t>
      </w:r>
    </w:p>
    <w:p w14:paraId="58A2268F" w14:textId="1E2A3879" w:rsidR="00091535" w:rsidRPr="00A421FB" w:rsidRDefault="00091535" w:rsidP="00A421FB">
      <w:pPr>
        <w:spacing w:line="0" w:lineRule="atLeast"/>
      </w:pPr>
    </w:p>
    <w:p w14:paraId="35DCC8AA" w14:textId="261F2B9B" w:rsidR="00091535" w:rsidRPr="00A421FB" w:rsidRDefault="00091535" w:rsidP="00A421FB">
      <w:pPr>
        <w:pStyle w:val="ListParagraph"/>
        <w:numPr>
          <w:ilvl w:val="0"/>
          <w:numId w:val="18"/>
        </w:numPr>
        <w:spacing w:after="0" w:line="0" w:lineRule="atLeast"/>
        <w:ind w:left="0" w:firstLine="0"/>
        <w:rPr>
          <w:rFonts w:ascii="Calibri" w:hAnsi="Calibri" w:cs="Calibri"/>
          <w:b/>
          <w:bCs/>
          <w:sz w:val="24"/>
          <w:szCs w:val="24"/>
        </w:rPr>
      </w:pPr>
      <w:r w:rsidRPr="00A421FB">
        <w:rPr>
          <w:rFonts w:ascii="Calibri" w:hAnsi="Calibri" w:cs="Calibri"/>
          <w:b/>
          <w:bCs/>
          <w:sz w:val="24"/>
          <w:szCs w:val="24"/>
        </w:rPr>
        <w:t>Dissection of</w:t>
      </w:r>
      <w:r w:rsidR="00C46DF5" w:rsidRPr="00A421FB">
        <w:rPr>
          <w:rFonts w:ascii="Calibri" w:hAnsi="Calibri" w:cs="Calibri"/>
          <w:b/>
          <w:bCs/>
          <w:sz w:val="24"/>
          <w:szCs w:val="24"/>
        </w:rPr>
        <w:t xml:space="preserve"> the</w:t>
      </w:r>
      <w:r w:rsidRPr="00A421FB">
        <w:rPr>
          <w:rFonts w:ascii="Calibri" w:hAnsi="Calibri" w:cs="Calibri"/>
          <w:b/>
          <w:bCs/>
          <w:sz w:val="24"/>
          <w:szCs w:val="24"/>
        </w:rPr>
        <w:t xml:space="preserve"> IHIVC in </w:t>
      </w:r>
      <w:r w:rsidR="00C46DF5" w:rsidRPr="00A421FB">
        <w:rPr>
          <w:rFonts w:ascii="Calibri" w:hAnsi="Calibri" w:cs="Calibri"/>
          <w:b/>
          <w:bCs/>
          <w:sz w:val="24"/>
          <w:szCs w:val="24"/>
        </w:rPr>
        <w:t xml:space="preserve">the </w:t>
      </w:r>
      <w:r w:rsidRPr="00A421FB">
        <w:rPr>
          <w:rFonts w:ascii="Calibri" w:hAnsi="Calibri" w:cs="Calibri"/>
          <w:b/>
          <w:bCs/>
          <w:sz w:val="24"/>
          <w:szCs w:val="24"/>
        </w:rPr>
        <w:t>donor liver</w:t>
      </w:r>
    </w:p>
    <w:p w14:paraId="61483FBD" w14:textId="77777777" w:rsidR="00974B8B" w:rsidRPr="00A421FB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b/>
          <w:bCs/>
          <w:sz w:val="24"/>
          <w:szCs w:val="24"/>
        </w:rPr>
      </w:pPr>
    </w:p>
    <w:p w14:paraId="32B9EDE2" w14:textId="3A018DFB" w:rsidR="00091535" w:rsidRPr="00A421FB" w:rsidRDefault="008949E1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lang w:eastAsia="ja-JP"/>
        </w:rPr>
      </w:pPr>
      <w:r w:rsidRPr="00A421FB">
        <w:rPr>
          <w:rFonts w:ascii="Calibri" w:hAnsi="Calibri" w:cs="Calibri"/>
          <w:sz w:val="24"/>
          <w:szCs w:val="24"/>
        </w:rPr>
        <w:t>Isolate the IHIVC from the surrounding tissue.</w:t>
      </w:r>
      <w:r w:rsidR="004F6970" w:rsidRPr="00A421FB">
        <w:rPr>
          <w:rFonts w:ascii="Calibri" w:hAnsi="Calibri" w:cs="Calibri"/>
          <w:sz w:val="24"/>
          <w:szCs w:val="24"/>
        </w:rPr>
        <w:t xml:space="preserve"> </w:t>
      </w:r>
      <w:r w:rsidR="00354776" w:rsidRPr="00A421FB">
        <w:rPr>
          <w:rFonts w:ascii="Calibri" w:hAnsi="Calibri" w:cs="Calibri"/>
          <w:sz w:val="24"/>
          <w:szCs w:val="24"/>
        </w:rPr>
        <w:t xml:space="preserve">Seal the lumbar veins </w:t>
      </w:r>
      <w:r w:rsidR="003018F7" w:rsidRPr="00A421FB">
        <w:rPr>
          <w:rFonts w:ascii="Calibri" w:hAnsi="Calibri" w:cs="Calibri"/>
          <w:sz w:val="24"/>
          <w:szCs w:val="24"/>
        </w:rPr>
        <w:t xml:space="preserve">with an electrocautery </w:t>
      </w:r>
      <w:r w:rsidR="00354776" w:rsidRPr="00A421FB">
        <w:rPr>
          <w:rFonts w:ascii="Calibri" w:hAnsi="Calibri" w:cs="Calibri"/>
          <w:sz w:val="24"/>
          <w:szCs w:val="24"/>
        </w:rPr>
        <w:t xml:space="preserve">if needed. </w:t>
      </w:r>
    </w:p>
    <w:p w14:paraId="04410BC9" w14:textId="77777777" w:rsidR="00974B8B" w:rsidRPr="00A421FB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lang w:eastAsia="ja-JP"/>
        </w:rPr>
      </w:pPr>
    </w:p>
    <w:p w14:paraId="7D3072FA" w14:textId="73C629FC" w:rsidR="008949E1" w:rsidRPr="00A421FB" w:rsidRDefault="00F000E7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</w:rPr>
      </w:pPr>
      <w:r w:rsidRPr="00A421FB">
        <w:rPr>
          <w:rFonts w:ascii="Calibri" w:hAnsi="Calibri" w:cs="Calibri"/>
          <w:sz w:val="24"/>
          <w:szCs w:val="24"/>
        </w:rPr>
        <w:t>Remove the fat from IHIVC to expose the vessel wall.</w:t>
      </w:r>
    </w:p>
    <w:p w14:paraId="167C78EE" w14:textId="77777777" w:rsidR="00974B8B" w:rsidRPr="00A421FB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</w:rPr>
      </w:pPr>
    </w:p>
    <w:p w14:paraId="55888BD6" w14:textId="0BD7FE26" w:rsidR="00F000E7" w:rsidRPr="00A421FB" w:rsidRDefault="00F000E7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</w:rPr>
      </w:pPr>
      <w:r w:rsidRPr="00A421FB">
        <w:rPr>
          <w:rFonts w:ascii="Calibri" w:hAnsi="Calibri" w:cs="Calibri"/>
          <w:sz w:val="24"/>
          <w:szCs w:val="24"/>
        </w:rPr>
        <w:t>Dissect the IHIVC above the right renal artery and vein</w:t>
      </w:r>
      <w:r w:rsidR="009F4008" w:rsidRPr="00A421FB">
        <w:rPr>
          <w:rFonts w:ascii="Calibri" w:hAnsi="Calibri" w:cs="Calibri"/>
          <w:sz w:val="24"/>
          <w:szCs w:val="24"/>
        </w:rPr>
        <w:t xml:space="preserve"> (</w:t>
      </w:r>
      <w:r w:rsidR="009F4008" w:rsidRPr="00A421FB">
        <w:rPr>
          <w:rFonts w:ascii="Calibri" w:hAnsi="Calibri" w:cs="Calibri"/>
          <w:b/>
          <w:bCs/>
          <w:sz w:val="24"/>
          <w:szCs w:val="24"/>
        </w:rPr>
        <w:t>Figure 1</w:t>
      </w:r>
      <w:r w:rsidR="009F4008" w:rsidRPr="00A421FB">
        <w:rPr>
          <w:rFonts w:ascii="Calibri" w:hAnsi="Calibri" w:cs="Calibri"/>
          <w:sz w:val="24"/>
          <w:szCs w:val="24"/>
        </w:rPr>
        <w:t>)</w:t>
      </w:r>
      <w:r w:rsidRPr="00A421FB">
        <w:rPr>
          <w:rFonts w:ascii="Calibri" w:hAnsi="Calibri" w:cs="Calibri"/>
          <w:sz w:val="24"/>
          <w:szCs w:val="24"/>
        </w:rPr>
        <w:t xml:space="preserve">. </w:t>
      </w:r>
    </w:p>
    <w:p w14:paraId="79C49769" w14:textId="77777777" w:rsidR="00974B8B" w:rsidRPr="00A421FB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</w:rPr>
      </w:pPr>
    </w:p>
    <w:p w14:paraId="1FAACA0B" w14:textId="4B7D4F5F" w:rsidR="00F000E7" w:rsidRPr="00A421FB" w:rsidRDefault="00F000E7" w:rsidP="00A421FB">
      <w:pPr>
        <w:spacing w:line="0" w:lineRule="atLeast"/>
        <w:rPr>
          <w:lang w:eastAsia="ja-JP"/>
        </w:rPr>
      </w:pPr>
      <w:r w:rsidRPr="00A421FB">
        <w:t>NOTE: I</w:t>
      </w:r>
      <w:r w:rsidR="00C46DF5" w:rsidRPr="00A421FB">
        <w:t>f the</w:t>
      </w:r>
      <w:r w:rsidRPr="00A421FB">
        <w:t xml:space="preserve"> suture technique is used for the </w:t>
      </w:r>
      <w:r w:rsidR="006610AB" w:rsidRPr="00A421FB">
        <w:t>IHIVC reconstruction</w:t>
      </w:r>
      <w:r w:rsidRPr="00A421FB">
        <w:t xml:space="preserve">, </w:t>
      </w:r>
      <w:r w:rsidR="006610AB" w:rsidRPr="00A421FB">
        <w:t xml:space="preserve">dissection of </w:t>
      </w:r>
      <w:r w:rsidR="00F154B8" w:rsidRPr="00A421FB">
        <w:t xml:space="preserve">the </w:t>
      </w:r>
      <w:r w:rsidRPr="00A421FB">
        <w:t>right renal vein</w:t>
      </w:r>
      <w:r w:rsidR="006610AB" w:rsidRPr="00A421FB">
        <w:t xml:space="preserve"> in </w:t>
      </w:r>
      <w:r w:rsidR="00C46DF5" w:rsidRPr="00A421FB">
        <w:t xml:space="preserve">the </w:t>
      </w:r>
      <w:r w:rsidR="006610AB" w:rsidRPr="00A421FB">
        <w:t xml:space="preserve">donor </w:t>
      </w:r>
      <w:r w:rsidR="00C46DF5" w:rsidRPr="00A421FB">
        <w:t xml:space="preserve">site </w:t>
      </w:r>
      <w:r w:rsidR="006610AB" w:rsidRPr="00A421FB">
        <w:rPr>
          <w:lang w:eastAsia="ja-JP"/>
        </w:rPr>
        <w:t>is unnecessary.</w:t>
      </w:r>
      <w:r w:rsidR="004F6970" w:rsidRPr="00A421FB">
        <w:rPr>
          <w:lang w:eastAsia="ja-JP"/>
        </w:rPr>
        <w:t xml:space="preserve"> Donor surgery usually takes less than 30 min</w:t>
      </w:r>
      <w:r w:rsidR="003018F7" w:rsidRPr="00A421FB">
        <w:rPr>
          <w:lang w:eastAsia="ja-JP"/>
        </w:rPr>
        <w:t xml:space="preserve"> when</w:t>
      </w:r>
      <w:r w:rsidR="004F6970" w:rsidRPr="00A421FB">
        <w:rPr>
          <w:lang w:eastAsia="ja-JP"/>
        </w:rPr>
        <w:t xml:space="preserve"> applying </w:t>
      </w:r>
      <w:r w:rsidR="00C46DF5" w:rsidRPr="00A421FB">
        <w:rPr>
          <w:lang w:eastAsia="ja-JP"/>
        </w:rPr>
        <w:t>the</w:t>
      </w:r>
      <w:r w:rsidR="004F6970" w:rsidRPr="00A421FB">
        <w:rPr>
          <w:lang w:eastAsia="ja-JP"/>
        </w:rPr>
        <w:t xml:space="preserve"> suture technique for IHIVC reconstruction.</w:t>
      </w:r>
    </w:p>
    <w:p w14:paraId="041D8C39" w14:textId="77777777" w:rsidR="003B4EB1" w:rsidRPr="00A421FB" w:rsidRDefault="003B4EB1" w:rsidP="00A421FB">
      <w:pPr>
        <w:spacing w:line="0" w:lineRule="atLeast"/>
      </w:pPr>
    </w:p>
    <w:p w14:paraId="67A1080B" w14:textId="471FD67F" w:rsidR="006610AB" w:rsidRPr="00A421FB" w:rsidRDefault="006610AB" w:rsidP="00A421FB">
      <w:pPr>
        <w:pStyle w:val="ListParagraph"/>
        <w:numPr>
          <w:ilvl w:val="0"/>
          <w:numId w:val="18"/>
        </w:numPr>
        <w:spacing w:after="0" w:line="0" w:lineRule="atLeast"/>
        <w:ind w:left="0" w:firstLine="0"/>
        <w:rPr>
          <w:rFonts w:ascii="Calibri" w:hAnsi="Calibri" w:cs="Calibri"/>
          <w:b/>
          <w:bCs/>
          <w:sz w:val="24"/>
          <w:szCs w:val="24"/>
        </w:rPr>
      </w:pPr>
      <w:r w:rsidRPr="00A421FB">
        <w:rPr>
          <w:rFonts w:ascii="Calibri" w:hAnsi="Calibri" w:cs="Calibri"/>
          <w:b/>
          <w:bCs/>
          <w:sz w:val="24"/>
          <w:szCs w:val="24"/>
        </w:rPr>
        <w:t xml:space="preserve">Dissection of </w:t>
      </w:r>
      <w:r w:rsidR="00C46DF5" w:rsidRPr="00A421FB">
        <w:rPr>
          <w:rFonts w:ascii="Calibri" w:hAnsi="Calibri" w:cs="Calibri"/>
          <w:b/>
          <w:bCs/>
          <w:sz w:val="24"/>
          <w:szCs w:val="24"/>
        </w:rPr>
        <w:t xml:space="preserve">the </w:t>
      </w:r>
      <w:r w:rsidRPr="00A421FB">
        <w:rPr>
          <w:rFonts w:ascii="Calibri" w:hAnsi="Calibri" w:cs="Calibri"/>
          <w:b/>
          <w:bCs/>
          <w:sz w:val="24"/>
          <w:szCs w:val="24"/>
        </w:rPr>
        <w:t xml:space="preserve">SHIVC in </w:t>
      </w:r>
      <w:r w:rsidR="00C46DF5" w:rsidRPr="00A421FB">
        <w:rPr>
          <w:rFonts w:ascii="Calibri" w:hAnsi="Calibri" w:cs="Calibri"/>
          <w:b/>
          <w:bCs/>
          <w:sz w:val="24"/>
          <w:szCs w:val="24"/>
        </w:rPr>
        <w:t xml:space="preserve">the </w:t>
      </w:r>
      <w:r w:rsidRPr="00A421FB">
        <w:rPr>
          <w:rFonts w:ascii="Calibri" w:hAnsi="Calibri" w:cs="Calibri"/>
          <w:b/>
          <w:bCs/>
          <w:sz w:val="24"/>
          <w:szCs w:val="24"/>
        </w:rPr>
        <w:t>donor liver</w:t>
      </w:r>
    </w:p>
    <w:p w14:paraId="2325E954" w14:textId="77777777" w:rsidR="00974B8B" w:rsidRPr="00A421FB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b/>
          <w:bCs/>
          <w:sz w:val="24"/>
          <w:szCs w:val="24"/>
        </w:rPr>
      </w:pPr>
    </w:p>
    <w:p w14:paraId="1FDCE0A7" w14:textId="784CEA0F" w:rsidR="006610AB" w:rsidRPr="00A421FB" w:rsidRDefault="006610AB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</w:rPr>
      </w:pPr>
      <w:r w:rsidRPr="00A421FB">
        <w:rPr>
          <w:rFonts w:ascii="Calibri" w:hAnsi="Calibri" w:cs="Calibri"/>
          <w:sz w:val="24"/>
          <w:szCs w:val="24"/>
        </w:rPr>
        <w:t xml:space="preserve">After perfusion of </w:t>
      </w:r>
      <w:r w:rsidR="00C46DF5" w:rsidRPr="00A421FB">
        <w:rPr>
          <w:rFonts w:ascii="Calibri" w:hAnsi="Calibri" w:cs="Calibri"/>
          <w:sz w:val="24"/>
          <w:szCs w:val="24"/>
        </w:rPr>
        <w:t xml:space="preserve">the </w:t>
      </w:r>
      <w:r w:rsidRPr="00A421FB">
        <w:rPr>
          <w:rFonts w:ascii="Calibri" w:hAnsi="Calibri" w:cs="Calibri"/>
          <w:sz w:val="24"/>
          <w:szCs w:val="24"/>
        </w:rPr>
        <w:t>storage solution</w:t>
      </w:r>
      <w:r w:rsidR="0090695F" w:rsidRPr="00A421FB">
        <w:rPr>
          <w:rFonts w:ascii="Calibri" w:hAnsi="Calibri" w:cs="Calibri"/>
          <w:sz w:val="24"/>
          <w:szCs w:val="24"/>
        </w:rPr>
        <w:t xml:space="preserve"> from </w:t>
      </w:r>
      <w:r w:rsidR="00C46DF5" w:rsidRPr="00A421FB">
        <w:rPr>
          <w:rFonts w:ascii="Calibri" w:hAnsi="Calibri" w:cs="Calibri"/>
          <w:sz w:val="24"/>
          <w:szCs w:val="24"/>
        </w:rPr>
        <w:t xml:space="preserve">the </w:t>
      </w:r>
      <w:r w:rsidR="0090695F" w:rsidRPr="00A421FB">
        <w:rPr>
          <w:rFonts w:ascii="Calibri" w:hAnsi="Calibri" w:cs="Calibri"/>
          <w:sz w:val="24"/>
          <w:szCs w:val="24"/>
        </w:rPr>
        <w:t>PV</w:t>
      </w:r>
      <w:r w:rsidRPr="00A421FB">
        <w:rPr>
          <w:rFonts w:ascii="Calibri" w:hAnsi="Calibri" w:cs="Calibri"/>
          <w:sz w:val="24"/>
          <w:szCs w:val="24"/>
        </w:rPr>
        <w:t xml:space="preserve">, </w:t>
      </w:r>
      <w:r w:rsidR="004B005B" w:rsidRPr="00A421FB">
        <w:rPr>
          <w:rFonts w:ascii="Calibri" w:hAnsi="Calibri" w:cs="Calibri"/>
          <w:sz w:val="24"/>
          <w:szCs w:val="24"/>
        </w:rPr>
        <w:t xml:space="preserve">cut </w:t>
      </w:r>
      <w:r w:rsidRPr="00A421FB">
        <w:rPr>
          <w:rFonts w:ascii="Calibri" w:hAnsi="Calibri" w:cs="Calibri"/>
          <w:sz w:val="24"/>
          <w:szCs w:val="24"/>
        </w:rPr>
        <w:t xml:space="preserve">the anterior </w:t>
      </w:r>
      <w:r w:rsidR="00C46DF5" w:rsidRPr="00A421FB">
        <w:rPr>
          <w:rFonts w:ascii="Calibri" w:hAnsi="Calibri" w:cs="Calibri"/>
          <w:sz w:val="24"/>
          <w:szCs w:val="24"/>
        </w:rPr>
        <w:t xml:space="preserve">and posterior </w:t>
      </w:r>
      <w:r w:rsidRPr="00A421FB">
        <w:rPr>
          <w:rFonts w:ascii="Calibri" w:hAnsi="Calibri" w:cs="Calibri"/>
          <w:sz w:val="24"/>
          <w:szCs w:val="24"/>
        </w:rPr>
        <w:t>wall</w:t>
      </w:r>
      <w:r w:rsidR="00C46DF5" w:rsidRPr="00A421FB">
        <w:rPr>
          <w:rFonts w:ascii="Calibri" w:hAnsi="Calibri" w:cs="Calibri"/>
          <w:sz w:val="24"/>
          <w:szCs w:val="24"/>
        </w:rPr>
        <w:t>s</w:t>
      </w:r>
      <w:r w:rsidRPr="00A421FB">
        <w:rPr>
          <w:rFonts w:ascii="Calibri" w:hAnsi="Calibri" w:cs="Calibri"/>
          <w:sz w:val="24"/>
          <w:szCs w:val="24"/>
        </w:rPr>
        <w:t xml:space="preserve"> of the SHIVC</w:t>
      </w:r>
      <w:r w:rsidR="009F4008" w:rsidRPr="00A421FB">
        <w:rPr>
          <w:rFonts w:ascii="Calibri" w:hAnsi="Calibri" w:cs="Calibri"/>
          <w:sz w:val="24"/>
          <w:szCs w:val="24"/>
        </w:rPr>
        <w:t xml:space="preserve"> (</w:t>
      </w:r>
      <w:r w:rsidR="009F4008" w:rsidRPr="00A421FB">
        <w:rPr>
          <w:rFonts w:ascii="Calibri" w:hAnsi="Calibri" w:cs="Calibri"/>
          <w:b/>
          <w:bCs/>
          <w:sz w:val="24"/>
          <w:szCs w:val="24"/>
        </w:rPr>
        <w:t>Figure 1</w:t>
      </w:r>
      <w:r w:rsidR="009F4008" w:rsidRPr="00A421FB">
        <w:rPr>
          <w:rFonts w:ascii="Calibri" w:hAnsi="Calibri" w:cs="Calibri"/>
          <w:sz w:val="24"/>
          <w:szCs w:val="24"/>
        </w:rPr>
        <w:t>)</w:t>
      </w:r>
      <w:r w:rsidRPr="00A421FB">
        <w:rPr>
          <w:rFonts w:ascii="Calibri" w:hAnsi="Calibri" w:cs="Calibri"/>
          <w:sz w:val="24"/>
          <w:szCs w:val="24"/>
        </w:rPr>
        <w:t>.</w:t>
      </w:r>
    </w:p>
    <w:p w14:paraId="5B403678" w14:textId="77777777" w:rsidR="00974B8B" w:rsidRPr="00A421FB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</w:rPr>
      </w:pPr>
    </w:p>
    <w:p w14:paraId="1E078CC5" w14:textId="09840C01" w:rsidR="006610AB" w:rsidRPr="00A421FB" w:rsidRDefault="006610AB" w:rsidP="00A421FB">
      <w:pPr>
        <w:spacing w:line="0" w:lineRule="atLeast"/>
        <w:rPr>
          <w:lang w:eastAsia="ja-JP"/>
        </w:rPr>
      </w:pPr>
      <w:r w:rsidRPr="00A421FB">
        <w:t xml:space="preserve">NOTE: Isolation of the </w:t>
      </w:r>
      <w:r w:rsidR="000566B7" w:rsidRPr="00A421FB">
        <w:t xml:space="preserve">SHIVC </w:t>
      </w:r>
      <w:r w:rsidRPr="00A421FB">
        <w:t>posterior wall</w:t>
      </w:r>
      <w:r w:rsidR="0090695F" w:rsidRPr="00A421FB">
        <w:t xml:space="preserve"> </w:t>
      </w:r>
      <w:r w:rsidRPr="00A421FB">
        <w:t xml:space="preserve">from the </w:t>
      </w:r>
      <w:r w:rsidR="0090695F" w:rsidRPr="00A421FB">
        <w:t xml:space="preserve">diaphragm </w:t>
      </w:r>
      <w:r w:rsidRPr="00A421FB">
        <w:t>crus</w:t>
      </w:r>
      <w:r w:rsidR="0090695F" w:rsidRPr="00A421FB">
        <w:t xml:space="preserve"> </w:t>
      </w:r>
      <w:r w:rsidRPr="00A421FB">
        <w:t xml:space="preserve">is crucial to obtain </w:t>
      </w:r>
      <w:r w:rsidR="00C46DF5" w:rsidRPr="00A421FB">
        <w:t>a sufficient</w:t>
      </w:r>
      <w:r w:rsidR="0090695F" w:rsidRPr="00A421FB">
        <w:t xml:space="preserve"> margin for reconstruction. </w:t>
      </w:r>
    </w:p>
    <w:p w14:paraId="6E08EE0B" w14:textId="77777777" w:rsidR="006610AB" w:rsidRPr="00A421FB" w:rsidRDefault="006610AB" w:rsidP="00A421FB">
      <w:pPr>
        <w:spacing w:line="0" w:lineRule="atLeast"/>
      </w:pPr>
    </w:p>
    <w:p w14:paraId="1088065F" w14:textId="117B31A4" w:rsidR="0090695F" w:rsidRPr="00A421FB" w:rsidRDefault="00354776" w:rsidP="00A421FB">
      <w:pPr>
        <w:pStyle w:val="ListParagraph"/>
        <w:numPr>
          <w:ilvl w:val="0"/>
          <w:numId w:val="18"/>
        </w:numPr>
        <w:spacing w:after="0" w:line="0" w:lineRule="atLeast"/>
        <w:ind w:left="0" w:firstLine="0"/>
        <w:rPr>
          <w:rFonts w:ascii="Calibri" w:hAnsi="Calibri" w:cs="Calibri"/>
          <w:b/>
          <w:bCs/>
          <w:sz w:val="24"/>
          <w:szCs w:val="24"/>
        </w:rPr>
      </w:pPr>
      <w:r w:rsidRPr="00A421FB">
        <w:rPr>
          <w:rFonts w:ascii="Calibri" w:hAnsi="Calibri" w:cs="Calibri"/>
          <w:b/>
          <w:bCs/>
          <w:sz w:val="24"/>
          <w:szCs w:val="24"/>
        </w:rPr>
        <w:t>Back</w:t>
      </w:r>
      <w:r w:rsidRPr="00A421FB">
        <w:rPr>
          <w:rFonts w:ascii="Calibri" w:hAnsi="Calibri" w:cs="Calibri"/>
          <w:b/>
          <w:bCs/>
          <w:sz w:val="24"/>
          <w:szCs w:val="24"/>
          <w:shd w:val="clear" w:color="auto" w:fill="FFFFFF"/>
        </w:rPr>
        <w:t>-table preparation of the liver graft</w:t>
      </w:r>
    </w:p>
    <w:p w14:paraId="7E216389" w14:textId="77777777" w:rsidR="00974B8B" w:rsidRPr="00A421FB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b/>
          <w:bCs/>
          <w:sz w:val="24"/>
          <w:szCs w:val="24"/>
        </w:rPr>
      </w:pPr>
    </w:p>
    <w:p w14:paraId="1660A7D7" w14:textId="143D0D57" w:rsidR="003B4EB1" w:rsidRPr="00A421FB" w:rsidRDefault="00354776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</w:rPr>
      </w:pPr>
      <w:r w:rsidRPr="00A421FB">
        <w:rPr>
          <w:rFonts w:ascii="Calibri" w:hAnsi="Calibri" w:cs="Calibri"/>
          <w:sz w:val="24"/>
          <w:szCs w:val="24"/>
        </w:rPr>
        <w:t>Attach a cuff to the PV, as previously described</w:t>
      </w:r>
      <w:r w:rsidRPr="00A421FB">
        <w:rPr>
          <w:rFonts w:ascii="Calibri" w:hAnsi="Calibri" w:cs="Calibri"/>
          <w:sz w:val="24"/>
          <w:szCs w:val="24"/>
        </w:rPr>
        <w:fldChar w:fldCharType="begin"/>
      </w:r>
      <w:r w:rsidR="002D1D71" w:rsidRPr="00A421FB">
        <w:rPr>
          <w:rFonts w:ascii="Calibri" w:hAnsi="Calibri" w:cs="Calibri"/>
          <w:sz w:val="24"/>
          <w:szCs w:val="24"/>
        </w:rPr>
        <w:instrText xml:space="preserve"> ADDIN EN.CITE &lt;EndNote&gt;&lt;Cite&gt;&lt;Author&gt;Tanaka&lt;/Author&gt;&lt;Year&gt;2023&lt;/Year&gt;&lt;RecNum&gt;3&lt;/RecNum&gt;&lt;DisplayText&gt;&lt;style face="superscript"&gt;13&lt;/style&gt;&lt;/DisplayText&gt;&lt;record&gt;&lt;rec-number&gt;3&lt;/rec-number&gt;&lt;foreign-keys&gt;&lt;key app="EN" db-id="9vtrwefv4sfssse05ztxvsdjer0da2xates0" timestamp="1741425537"&gt;3&lt;/key&gt;&lt;/foreign-keys&gt;&lt;ref-type name="Journal Article"&gt;17&lt;/ref-type&gt;&lt;contributors&gt;&lt;authors&gt;&lt;author&gt;Tanaka, K.&lt;/author&gt;&lt;author&gt;Uchida, Y.&lt;/author&gt;&lt;author&gt;Kageyama, S.&lt;/author&gt;&lt;author&gt;Nakamura, K.&lt;/author&gt;&lt;author&gt;Hirao, H.&lt;/author&gt;&lt;author&gt;Kadono, K.&lt;/author&gt;&lt;author&gt;Kawamoto, H.&lt;/author&gt;&lt;author&gt;Saga, K.&lt;/author&gt;&lt;author&gt;Kidoguchi, Y.&lt;/author&gt;&lt;author&gt;Watanabe, T.&lt;/author&gt;&lt;author&gt;Hatano, E.&lt;/author&gt;&lt;/authors&gt;&lt;/contributors&gt;&lt;auth-address&gt;Department of Surgery, Graduate School of Medicine, Kyoto University; kosuket0814@kuhp.kyoto-u.ac.jp.&amp;#xD;Department of Surgery, Graduate School of Medicine, Kyoto University.&amp;#xD;Institute for Frontier Life and Medical Sciences, Kyoto University.&lt;/auth-address&gt;&lt;titles&gt;&lt;title&gt;Vascular Reconstruction with the Cuff Technique in Mouse Orthotopic Liver Transplantation&lt;/title&gt;&lt;secondary-title&gt;J Vis Exp&lt;/secondary-title&gt;&lt;/titles&gt;&lt;periodical&gt;&lt;full-title&gt;J Vis Exp&lt;/full-title&gt;&lt;/periodical&gt;&lt;number&gt;202&lt;/number&gt;&lt;edition&gt;2023/12/18&lt;/edition&gt;&lt;keywords&gt;&lt;keyword&gt;Animals&lt;/keyword&gt;&lt;keyword&gt;Mice&lt;/keyword&gt;&lt;keyword&gt;*Liver Transplantation&lt;/keyword&gt;&lt;keyword&gt;Administration, Intravenous&lt;/keyword&gt;&lt;keyword&gt;Catheters&lt;/keyword&gt;&lt;keyword&gt;Portal Vein/surgery&lt;/keyword&gt;&lt;keyword&gt;*Reperfusion Injury&lt;/keyword&gt;&lt;/keywords&gt;&lt;dates&gt;&lt;year&gt;2023&lt;/year&gt;&lt;pub-dates&gt;&lt;date&gt;Dec 1&lt;/date&gt;&lt;/pub-dates&gt;&lt;/dates&gt;&lt;isbn&gt;1940-087X (Electronic)&amp;#xD;1940-087X (Linking)&lt;/isbn&gt;&lt;accession-num&gt;38108403&lt;/accession-num&gt;&lt;urls&gt;&lt;related-urls&gt;&lt;url&gt;https://www.ncbi.nlm.nih.gov/pubmed/38108403&lt;/url&gt;&lt;/related-urls&gt;&lt;/urls&gt;&lt;electronic-resource-num&gt;10.3791/66215&lt;/electronic-resource-num&gt;&lt;/record&gt;&lt;/Cite&gt;&lt;/EndNote&gt;</w:instrText>
      </w:r>
      <w:r w:rsidRPr="00A421FB">
        <w:rPr>
          <w:rFonts w:ascii="Calibri" w:hAnsi="Calibri" w:cs="Calibri"/>
          <w:sz w:val="24"/>
          <w:szCs w:val="24"/>
        </w:rPr>
        <w:fldChar w:fldCharType="separate"/>
      </w:r>
      <w:r w:rsidR="002D1D71" w:rsidRPr="00A421FB">
        <w:rPr>
          <w:rFonts w:ascii="Calibri" w:hAnsi="Calibri" w:cs="Calibri"/>
          <w:noProof/>
          <w:sz w:val="24"/>
          <w:szCs w:val="24"/>
          <w:vertAlign w:val="superscript"/>
        </w:rPr>
        <w:t>13</w:t>
      </w:r>
      <w:r w:rsidRPr="00A421FB">
        <w:rPr>
          <w:rFonts w:ascii="Calibri" w:hAnsi="Calibri" w:cs="Calibri"/>
          <w:sz w:val="24"/>
          <w:szCs w:val="24"/>
        </w:rPr>
        <w:fldChar w:fldCharType="end"/>
      </w:r>
      <w:r w:rsidRPr="00A421FB">
        <w:rPr>
          <w:rFonts w:ascii="Calibri" w:hAnsi="Calibri" w:cs="Calibri"/>
          <w:sz w:val="24"/>
          <w:szCs w:val="24"/>
        </w:rPr>
        <w:t>.</w:t>
      </w:r>
    </w:p>
    <w:p w14:paraId="6505E601" w14:textId="77777777" w:rsidR="00974B8B" w:rsidRPr="00A421FB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</w:rPr>
      </w:pPr>
    </w:p>
    <w:p w14:paraId="2DB6D7BC" w14:textId="67EB2895" w:rsidR="00354776" w:rsidRPr="00A421FB" w:rsidRDefault="00354776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</w:rPr>
      </w:pPr>
      <w:r w:rsidRPr="00A421FB">
        <w:rPr>
          <w:rFonts w:ascii="Calibri" w:hAnsi="Calibri" w:cs="Calibri"/>
          <w:sz w:val="24"/>
          <w:szCs w:val="24"/>
        </w:rPr>
        <w:t xml:space="preserve">Attach a clamp </w:t>
      </w:r>
      <w:r w:rsidR="003018F7" w:rsidRPr="00A421FB">
        <w:rPr>
          <w:rFonts w:ascii="Calibri" w:hAnsi="Calibri" w:cs="Calibri"/>
          <w:sz w:val="24"/>
          <w:szCs w:val="24"/>
        </w:rPr>
        <w:t xml:space="preserve">clip </w:t>
      </w:r>
      <w:r w:rsidRPr="00A421FB">
        <w:rPr>
          <w:rFonts w:ascii="Calibri" w:hAnsi="Calibri" w:cs="Calibri"/>
          <w:sz w:val="24"/>
          <w:szCs w:val="24"/>
        </w:rPr>
        <w:t>to the IHIVC.</w:t>
      </w:r>
    </w:p>
    <w:p w14:paraId="47145937" w14:textId="77777777" w:rsidR="00974B8B" w:rsidRPr="00A421FB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</w:rPr>
      </w:pPr>
    </w:p>
    <w:p w14:paraId="1961BC9D" w14:textId="0B2D5185" w:rsidR="00354776" w:rsidRPr="00A421FB" w:rsidRDefault="00354776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</w:rPr>
      </w:pPr>
      <w:r w:rsidRPr="00A421FB">
        <w:rPr>
          <w:rFonts w:ascii="Calibri" w:hAnsi="Calibri" w:cs="Calibri"/>
          <w:sz w:val="24"/>
          <w:szCs w:val="24"/>
        </w:rPr>
        <w:t>Turn the liver upside down and expose the stump of SHIVC.</w:t>
      </w:r>
    </w:p>
    <w:p w14:paraId="609C31AC" w14:textId="77777777" w:rsidR="00974B8B" w:rsidRPr="00A421FB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</w:rPr>
      </w:pPr>
    </w:p>
    <w:p w14:paraId="6FD3DC33" w14:textId="3EDF0546" w:rsidR="00354776" w:rsidRPr="00A421FB" w:rsidRDefault="000512BF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</w:rPr>
      </w:pPr>
      <w:r w:rsidRPr="00A421FB">
        <w:rPr>
          <w:rFonts w:ascii="Calibri" w:hAnsi="Calibri" w:cs="Calibri"/>
          <w:sz w:val="24"/>
          <w:szCs w:val="24"/>
        </w:rPr>
        <w:t>P</w:t>
      </w:r>
      <w:r w:rsidR="00C46DF5" w:rsidRPr="00A421FB">
        <w:rPr>
          <w:rFonts w:ascii="Calibri" w:hAnsi="Calibri" w:cs="Calibri"/>
          <w:sz w:val="24"/>
          <w:szCs w:val="24"/>
        </w:rPr>
        <w:t>lace</w:t>
      </w:r>
      <w:r w:rsidRPr="00A421FB">
        <w:rPr>
          <w:rFonts w:ascii="Calibri" w:hAnsi="Calibri" w:cs="Calibri"/>
          <w:sz w:val="24"/>
          <w:szCs w:val="24"/>
        </w:rPr>
        <w:t xml:space="preserve"> a stay suture with 10-0 nylon on </w:t>
      </w:r>
      <w:r w:rsidR="000118D1" w:rsidRPr="00A421FB">
        <w:rPr>
          <w:rFonts w:ascii="Calibri" w:hAnsi="Calibri" w:cs="Calibri"/>
          <w:sz w:val="24"/>
          <w:szCs w:val="24"/>
        </w:rPr>
        <w:t>both</w:t>
      </w:r>
      <w:r w:rsidRPr="00A421FB">
        <w:rPr>
          <w:rFonts w:ascii="Calibri" w:hAnsi="Calibri" w:cs="Calibri"/>
          <w:sz w:val="24"/>
          <w:szCs w:val="24"/>
        </w:rPr>
        <w:t xml:space="preserve"> edge</w:t>
      </w:r>
      <w:r w:rsidR="00F154B8" w:rsidRPr="00A421FB">
        <w:rPr>
          <w:rFonts w:ascii="Calibri" w:hAnsi="Calibri" w:cs="Calibri"/>
          <w:sz w:val="24"/>
          <w:szCs w:val="24"/>
        </w:rPr>
        <w:t>s</w:t>
      </w:r>
      <w:r w:rsidRPr="00A421FB">
        <w:rPr>
          <w:rFonts w:ascii="Calibri" w:hAnsi="Calibri" w:cs="Calibri"/>
          <w:sz w:val="24"/>
          <w:szCs w:val="24"/>
        </w:rPr>
        <w:t xml:space="preserve"> of </w:t>
      </w:r>
      <w:r w:rsidR="00C46DF5" w:rsidRPr="00A421FB">
        <w:rPr>
          <w:rFonts w:ascii="Calibri" w:hAnsi="Calibri" w:cs="Calibri"/>
          <w:sz w:val="24"/>
          <w:szCs w:val="24"/>
        </w:rPr>
        <w:t xml:space="preserve">the </w:t>
      </w:r>
      <w:r w:rsidRPr="00A421FB">
        <w:rPr>
          <w:rFonts w:ascii="Calibri" w:hAnsi="Calibri" w:cs="Calibri"/>
          <w:sz w:val="24"/>
          <w:szCs w:val="24"/>
        </w:rPr>
        <w:t xml:space="preserve">SHIVC and hold them with bulldog clamps. </w:t>
      </w:r>
    </w:p>
    <w:p w14:paraId="42A262F2" w14:textId="77777777" w:rsidR="004B005B" w:rsidRPr="00A421FB" w:rsidRDefault="004B005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</w:rPr>
      </w:pPr>
    </w:p>
    <w:p w14:paraId="3F033F63" w14:textId="642F7A5E" w:rsidR="000512BF" w:rsidRPr="00A421FB" w:rsidRDefault="000512BF" w:rsidP="00A421FB">
      <w:pPr>
        <w:spacing w:line="0" w:lineRule="atLeast"/>
      </w:pPr>
      <w:r w:rsidRPr="00A421FB">
        <w:t>NOTE: Back-table preparation takes a</w:t>
      </w:r>
      <w:r w:rsidR="00C46DF5" w:rsidRPr="00A421FB">
        <w:t>pproximately</w:t>
      </w:r>
      <w:r w:rsidRPr="00A421FB">
        <w:t xml:space="preserve"> 10 min </w:t>
      </w:r>
      <w:r w:rsidR="000566B7" w:rsidRPr="00A421FB">
        <w:t>without</w:t>
      </w:r>
      <w:r w:rsidRPr="00A421FB">
        <w:t xml:space="preserve"> </w:t>
      </w:r>
      <w:r w:rsidR="000566B7" w:rsidRPr="00A421FB">
        <w:t xml:space="preserve">a cuff attachment to </w:t>
      </w:r>
      <w:r w:rsidRPr="00A421FB">
        <w:t>I</w:t>
      </w:r>
      <w:r w:rsidR="006E0B4B" w:rsidRPr="00A421FB">
        <w:t>HIV</w:t>
      </w:r>
      <w:r w:rsidRPr="00A421FB">
        <w:t>C.</w:t>
      </w:r>
    </w:p>
    <w:p w14:paraId="1E4ECC8F" w14:textId="77777777" w:rsidR="00354776" w:rsidRPr="00A421FB" w:rsidRDefault="00354776" w:rsidP="00A421FB">
      <w:pPr>
        <w:spacing w:line="0" w:lineRule="atLeast"/>
      </w:pPr>
    </w:p>
    <w:p w14:paraId="65B23D02" w14:textId="75D8EC9E" w:rsidR="00391F8D" w:rsidRPr="00817570" w:rsidRDefault="00391F8D" w:rsidP="00A421FB">
      <w:pPr>
        <w:pStyle w:val="ListParagraph"/>
        <w:numPr>
          <w:ilvl w:val="0"/>
          <w:numId w:val="18"/>
        </w:numPr>
        <w:spacing w:after="0" w:line="0" w:lineRule="atLeast"/>
        <w:ind w:left="0" w:firstLine="0"/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rPrChange w:id="0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</w:rPr>
          </w:rPrChange>
        </w:rPr>
      </w:pPr>
      <w:r w:rsidRPr="00817570">
        <w:rPr>
          <w:rFonts w:ascii="Calibri" w:hAnsi="Calibri" w:cs="Calibri"/>
          <w:b/>
          <w:bCs/>
          <w:sz w:val="24"/>
          <w:szCs w:val="24"/>
          <w:highlight w:val="yellow"/>
          <w:rPrChange w:id="1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</w:rPr>
          </w:rPrChange>
        </w:rPr>
        <w:t>Reconstruction</w:t>
      </w:r>
      <w:r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rPrChange w:id="2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</w:rPr>
          </w:rPrChange>
        </w:rPr>
        <w:t xml:space="preserve"> of </w:t>
      </w:r>
      <w:r w:rsidR="000B385C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rPrChange w:id="3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</w:rPr>
          </w:rPrChange>
        </w:rPr>
        <w:t xml:space="preserve">the </w:t>
      </w:r>
      <w:r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rPrChange w:id="4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</w:rPr>
          </w:rPrChange>
        </w:rPr>
        <w:t>SHIVC</w:t>
      </w:r>
      <w:r w:rsidR="00990A3B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rPrChange w:id="5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</w:rPr>
          </w:rPrChange>
        </w:rPr>
        <w:t xml:space="preserve"> in </w:t>
      </w:r>
      <w:r w:rsidR="000B385C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rPrChange w:id="6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</w:rPr>
          </w:rPrChange>
        </w:rPr>
        <w:t xml:space="preserve">the </w:t>
      </w:r>
      <w:r w:rsidR="00990A3B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rPrChange w:id="7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</w:rPr>
          </w:rPrChange>
        </w:rPr>
        <w:t>recipient</w:t>
      </w:r>
    </w:p>
    <w:p w14:paraId="0FB31464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rPrChange w:id="8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</w:rPr>
          </w:rPrChange>
        </w:rPr>
      </w:pPr>
    </w:p>
    <w:p w14:paraId="617B9F06" w14:textId="7268931B" w:rsidR="000118D1" w:rsidRPr="00817570" w:rsidRDefault="000118D1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Encircle the SHIVC with 4-0 silk to retract the liver downward.</w:t>
      </w:r>
    </w:p>
    <w:p w14:paraId="279725C9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</w:p>
    <w:p w14:paraId="7096350D" w14:textId="4C641EDC" w:rsidR="00F73A4C" w:rsidRPr="00817570" w:rsidRDefault="00CE6715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Reduce the c</w:t>
      </w:r>
      <w:r w:rsidR="00F73A4C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oncentration of </w:t>
      </w:r>
      <w:r w:rsidR="00F73A4C" w:rsidRPr="00817570">
        <w:rPr>
          <w:rFonts w:ascii="Calibri" w:hAnsi="Calibri" w:cs="Calibri"/>
          <w:sz w:val="24"/>
          <w:szCs w:val="24"/>
          <w:highlight w:val="yellow"/>
          <w:rPrChange w:id="15" w:author="Author" w:date="2025-10-31T06:46:00Z" w16du:dateUtc="2025-10-30T21:46:00Z">
            <w:rPr>
              <w:rFonts w:ascii="Calibri" w:hAnsi="Calibri" w:cs="Calibri"/>
              <w:sz w:val="24"/>
              <w:szCs w:val="24"/>
            </w:rPr>
          </w:rPrChange>
        </w:rPr>
        <w:t>isoflurane to 0.</w:t>
      </w:r>
      <w:r w:rsidR="00FC608F" w:rsidRPr="00817570">
        <w:rPr>
          <w:rFonts w:ascii="Calibri" w:hAnsi="Calibri" w:cs="Calibri"/>
          <w:sz w:val="24"/>
          <w:szCs w:val="24"/>
          <w:highlight w:val="yellow"/>
          <w:rPrChange w:id="16" w:author="Author" w:date="2025-10-31T06:46:00Z" w16du:dateUtc="2025-10-30T21:46:00Z">
            <w:rPr>
              <w:rFonts w:ascii="Calibri" w:hAnsi="Calibri" w:cs="Calibri"/>
              <w:sz w:val="24"/>
              <w:szCs w:val="24"/>
            </w:rPr>
          </w:rPrChange>
        </w:rPr>
        <w:t>3</w:t>
      </w:r>
      <w:r w:rsidR="004B005B" w:rsidRPr="00817570">
        <w:rPr>
          <w:rFonts w:ascii="Calibri" w:hAnsi="Calibri" w:cs="Calibri"/>
          <w:sz w:val="24"/>
          <w:szCs w:val="24"/>
          <w:highlight w:val="yellow"/>
          <w:rPrChange w:id="17" w:author="Author" w:date="2025-10-31T06:46:00Z" w16du:dateUtc="2025-10-30T21:46:00Z">
            <w:rPr>
              <w:rFonts w:ascii="Calibri" w:hAnsi="Calibri" w:cs="Calibri"/>
              <w:sz w:val="24"/>
              <w:szCs w:val="24"/>
            </w:rPr>
          </w:rPrChange>
        </w:rPr>
        <w:t>–</w:t>
      </w:r>
      <w:r w:rsidR="00FC608F" w:rsidRPr="00817570">
        <w:rPr>
          <w:rFonts w:ascii="Calibri" w:hAnsi="Calibri" w:cs="Calibri"/>
          <w:sz w:val="24"/>
          <w:szCs w:val="24"/>
          <w:highlight w:val="yellow"/>
          <w:rPrChange w:id="18" w:author="Author" w:date="2025-10-31T06:46:00Z" w16du:dateUtc="2025-10-30T21:46:00Z">
            <w:rPr>
              <w:rFonts w:ascii="Calibri" w:hAnsi="Calibri" w:cs="Calibri"/>
              <w:sz w:val="24"/>
              <w:szCs w:val="24"/>
            </w:rPr>
          </w:rPrChange>
        </w:rPr>
        <w:t>0.5</w:t>
      </w:r>
      <w:r w:rsidR="00F73A4C" w:rsidRPr="00817570">
        <w:rPr>
          <w:rFonts w:ascii="Calibri" w:hAnsi="Calibri" w:cs="Calibri"/>
          <w:sz w:val="24"/>
          <w:szCs w:val="24"/>
          <w:highlight w:val="yellow"/>
          <w:rPrChange w:id="19" w:author="Author" w:date="2025-10-31T06:46:00Z" w16du:dateUtc="2025-10-30T21:46:00Z">
            <w:rPr>
              <w:rFonts w:ascii="Calibri" w:hAnsi="Calibri" w:cs="Calibri"/>
              <w:sz w:val="24"/>
              <w:szCs w:val="24"/>
            </w:rPr>
          </w:rPrChange>
        </w:rPr>
        <w:t xml:space="preserve">% before the </w:t>
      </w:r>
      <w:proofErr w:type="spellStart"/>
      <w:r w:rsidR="00F73A4C" w:rsidRPr="00817570">
        <w:rPr>
          <w:rFonts w:ascii="Calibri" w:hAnsi="Calibri" w:cs="Calibri"/>
          <w:sz w:val="24"/>
          <w:szCs w:val="24"/>
          <w:highlight w:val="yellow"/>
          <w:rPrChange w:id="20" w:author="Author" w:date="2025-10-31T06:46:00Z" w16du:dateUtc="2025-10-30T21:46:00Z">
            <w:rPr>
              <w:rFonts w:ascii="Calibri" w:hAnsi="Calibri" w:cs="Calibri"/>
              <w:sz w:val="24"/>
              <w:szCs w:val="24"/>
            </w:rPr>
          </w:rPrChange>
        </w:rPr>
        <w:t>anhepatic</w:t>
      </w:r>
      <w:proofErr w:type="spellEnd"/>
      <w:r w:rsidR="00F73A4C" w:rsidRPr="00817570">
        <w:rPr>
          <w:rFonts w:ascii="Calibri" w:hAnsi="Calibri" w:cs="Calibri"/>
          <w:sz w:val="24"/>
          <w:szCs w:val="24"/>
          <w:highlight w:val="yellow"/>
          <w:rPrChange w:id="21" w:author="Author" w:date="2025-10-31T06:46:00Z" w16du:dateUtc="2025-10-30T21:46:00Z">
            <w:rPr>
              <w:rFonts w:ascii="Calibri" w:hAnsi="Calibri" w:cs="Calibri"/>
              <w:sz w:val="24"/>
              <w:szCs w:val="24"/>
            </w:rPr>
          </w:rPrChange>
        </w:rPr>
        <w:t xml:space="preserve"> phase.</w:t>
      </w:r>
    </w:p>
    <w:p w14:paraId="67320818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</w:p>
    <w:p w14:paraId="6304490D" w14:textId="1AB74826" w:rsidR="000118D1" w:rsidRPr="00817570" w:rsidRDefault="000118D1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Clamp the IHIVC </w:t>
      </w:r>
      <w:r w:rsidR="00D63009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above the right renal vein using a </w:t>
      </w:r>
      <w:proofErr w:type="spellStart"/>
      <w:r w:rsidR="00D63009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microserrefine</w:t>
      </w:r>
      <w:proofErr w:type="spellEnd"/>
      <w:r w:rsidR="00D63009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7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.</w:t>
      </w:r>
    </w:p>
    <w:p w14:paraId="0F510FA6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</w:p>
    <w:p w14:paraId="08705969" w14:textId="1739D7A4" w:rsidR="00D63009" w:rsidRPr="00817570" w:rsidRDefault="00D63009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3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Clamp the PV using </w:t>
      </w:r>
      <w:r w:rsidR="00A94E5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3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a Pean forceps</w:t>
      </w:r>
      <w:r w:rsidR="00A94E5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3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fldChar w:fldCharType="begin"/>
      </w:r>
      <w:r w:rsidR="002D1D71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3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instrText xml:space="preserve"> ADDIN EN.CITE &lt;EndNote&gt;&lt;Cite&gt;&lt;Author&gt;Tanaka&lt;/Author&gt;&lt;Year&gt;2023&lt;/Year&gt;&lt;RecNum&gt;3&lt;/RecNum&gt;&lt;DisplayText&gt;&lt;style face="superscript"&gt;13&lt;/style&gt;&lt;/DisplayText&gt;&lt;record&gt;&lt;rec-number&gt;3&lt;/rec-number&gt;&lt;foreign-keys&gt;&lt;key app="EN" db-id="9vtrwefv4sfssse05ztxvsdjer0da2xates0" timestamp="1741425537"&gt;3&lt;/key&gt;&lt;/foreign-keys&gt;&lt;ref-type name="Journal Article"&gt;17&lt;/ref-type&gt;&lt;contributors&gt;&lt;authors&gt;&lt;author&gt;Tanaka, K.&lt;/author&gt;&lt;author&gt;Uchida, Y.&lt;/author&gt;&lt;author&gt;Kageyama, S.&lt;/author&gt;&lt;author&gt;Nakamura, K.&lt;/author&gt;&lt;author&gt;Hirao, H.&lt;/author&gt;&lt;author&gt;Kadono, K.&lt;/author&gt;&lt;author&gt;Kawamoto, H.&lt;/author&gt;&lt;author&gt;Saga, K.&lt;/author&gt;&lt;author&gt;Kidoguchi, Y.&lt;/author&gt;&lt;author&gt;Watanabe, T.&lt;/author&gt;&lt;author&gt;Hatano, E.&lt;/author&gt;&lt;/authors&gt;&lt;/contributors&gt;&lt;auth-address&gt;Department of Surgery, Graduate School of Medicine, Kyoto University; kosuket0814@kuhp.kyoto-u.ac.jp.&amp;#xD;Department of Surgery, Graduate School of Medicine, Kyoto University.&amp;#xD;Institute for Frontier Life and Medical Sciences, Kyoto University.&lt;/auth-address&gt;&lt;titles&gt;&lt;title&gt;Vascular Reconstruction with the Cuff Technique in Mouse Orthotopic Liver Transplantation&lt;/title&gt;&lt;secondary-title&gt;J Vis Exp&lt;/secondary-title&gt;&lt;/titles&gt;&lt;periodical&gt;&lt;full-title&gt;J Vis Exp&lt;/full-title&gt;&lt;/periodical&gt;&lt;number&gt;202&lt;/number&gt;&lt;edition&gt;2023/12/18&lt;/edition&gt;&lt;keywords&gt;&lt;keyword&gt;Animals&lt;/keyword&gt;&lt;keyword&gt;Mice&lt;/keyword&gt;&lt;keyword&gt;*Liver Transplantation&lt;/keyword&gt;&lt;keyword&gt;Administration, Intravenous&lt;/keyword&gt;&lt;keyword&gt;Catheters&lt;/keyword&gt;&lt;keyword&gt;Portal Vein/surgery&lt;/keyword&gt;&lt;keyword&gt;*Reperfusion Injury&lt;/keyword&gt;&lt;/keywords&gt;&lt;dates&gt;&lt;year&gt;2023&lt;/year&gt;&lt;pub-dates&gt;&lt;date&gt;Dec 1&lt;/date&gt;&lt;/pub-dates&gt;&lt;/dates&gt;&lt;isbn&gt;1940-087X (Electronic)&amp;#xD;1940-087X (Linking)&lt;/isbn&gt;&lt;accession-num&gt;38108403&lt;/accession-num&gt;&lt;urls&gt;&lt;related-urls&gt;&lt;url&gt;https://www.ncbi.nlm.nih.gov/pubmed/38108403&lt;/url&gt;&lt;/related-urls&gt;&lt;/urls&gt;&lt;electronic-resource-num&gt;10.3791/66215&lt;/electronic-resource-num&gt;&lt;/record&gt;&lt;/Cite&gt;&lt;/EndNote&gt;</w:instrText>
      </w:r>
      <w:r w:rsidR="00A94E5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3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fldChar w:fldCharType="separate"/>
      </w:r>
      <w:r w:rsidR="002D1D71" w:rsidRPr="00817570">
        <w:rPr>
          <w:rFonts w:ascii="Calibri" w:hAnsi="Calibri" w:cs="Calibri"/>
          <w:noProof/>
          <w:sz w:val="24"/>
          <w:szCs w:val="24"/>
          <w:highlight w:val="yellow"/>
          <w:shd w:val="clear" w:color="auto" w:fill="FFFFFF"/>
          <w:vertAlign w:val="superscript"/>
          <w:rPrChange w:id="35" w:author="Author" w:date="2025-10-31T06:46:00Z" w16du:dateUtc="2025-10-30T21:46:00Z">
            <w:rPr>
              <w:rFonts w:ascii="Calibri" w:hAnsi="Calibri" w:cs="Calibri"/>
              <w:noProof/>
              <w:sz w:val="24"/>
              <w:szCs w:val="24"/>
              <w:shd w:val="clear" w:color="auto" w:fill="FFFFFF"/>
              <w:vertAlign w:val="superscript"/>
            </w:rPr>
          </w:rPrChange>
        </w:rPr>
        <w:t>13</w:t>
      </w:r>
      <w:r w:rsidR="00A94E5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3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fldChar w:fldCharType="end"/>
      </w:r>
      <w:r w:rsidR="00A94E5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37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.</w:t>
      </w:r>
    </w:p>
    <w:p w14:paraId="69C48513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3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</w:p>
    <w:p w14:paraId="3C3E8A47" w14:textId="47F37893" w:rsidR="000118D1" w:rsidRPr="00817570" w:rsidRDefault="000118D1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4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Clamp the SHIVC with </w:t>
      </w:r>
      <w:r w:rsidR="000B385C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4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the 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4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diaphragm using a bulldog clamp while retracting the liver</w:t>
      </w:r>
      <w:r w:rsidR="00D63009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4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 downward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4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.</w:t>
      </w:r>
    </w:p>
    <w:p w14:paraId="412E3E41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4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</w:p>
    <w:p w14:paraId="17D26041" w14:textId="4EE7E806" w:rsidR="000118D1" w:rsidRPr="00817570" w:rsidRDefault="000118D1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rPrChange w:id="46" w:author="Author" w:date="2025-10-31T06:46:00Z" w16du:dateUtc="2025-10-30T21:46:00Z">
            <w:rPr>
              <w:rFonts w:ascii="Calibri" w:hAnsi="Calibri" w:cs="Calibri"/>
              <w:sz w:val="24"/>
              <w:szCs w:val="24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rPrChange w:id="47" w:author="Author" w:date="2025-10-31T06:46:00Z" w16du:dateUtc="2025-10-30T21:46:00Z">
            <w:rPr>
              <w:rFonts w:ascii="Calibri" w:hAnsi="Calibri" w:cs="Calibri"/>
              <w:sz w:val="24"/>
              <w:szCs w:val="24"/>
            </w:rPr>
          </w:rPrChange>
        </w:rPr>
        <w:t>Cut the anterior wall of the SHIVC, and then cut the posterior wall</w:t>
      </w:r>
      <w:r w:rsidR="009F4008" w:rsidRPr="00817570">
        <w:rPr>
          <w:rFonts w:ascii="Calibri" w:hAnsi="Calibri" w:cs="Calibri"/>
          <w:sz w:val="24"/>
          <w:szCs w:val="24"/>
          <w:highlight w:val="yellow"/>
          <w:rPrChange w:id="48" w:author="Author" w:date="2025-10-31T06:46:00Z" w16du:dateUtc="2025-10-30T21:46:00Z">
            <w:rPr>
              <w:rFonts w:ascii="Calibri" w:hAnsi="Calibri" w:cs="Calibri"/>
              <w:sz w:val="24"/>
              <w:szCs w:val="24"/>
            </w:rPr>
          </w:rPrChange>
        </w:rPr>
        <w:t xml:space="preserve"> (</w:t>
      </w:r>
      <w:r w:rsidR="009F4008" w:rsidRPr="00817570">
        <w:rPr>
          <w:rFonts w:ascii="Calibri" w:hAnsi="Calibri" w:cs="Calibri"/>
          <w:b/>
          <w:bCs/>
          <w:sz w:val="24"/>
          <w:szCs w:val="24"/>
          <w:highlight w:val="yellow"/>
          <w:rPrChange w:id="49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</w:rPr>
          </w:rPrChange>
        </w:rPr>
        <w:t>Figure 1</w:t>
      </w:r>
      <w:r w:rsidR="009F4008" w:rsidRPr="00817570">
        <w:rPr>
          <w:rFonts w:ascii="Calibri" w:hAnsi="Calibri" w:cs="Calibri"/>
          <w:sz w:val="24"/>
          <w:szCs w:val="24"/>
          <w:highlight w:val="yellow"/>
          <w:rPrChange w:id="50" w:author="Author" w:date="2025-10-31T06:46:00Z" w16du:dateUtc="2025-10-30T21:46:00Z">
            <w:rPr>
              <w:rFonts w:ascii="Calibri" w:hAnsi="Calibri" w:cs="Calibri"/>
              <w:sz w:val="24"/>
              <w:szCs w:val="24"/>
            </w:rPr>
          </w:rPrChange>
        </w:rPr>
        <w:t>)</w:t>
      </w:r>
      <w:r w:rsidRPr="00817570">
        <w:rPr>
          <w:rFonts w:ascii="Calibri" w:hAnsi="Calibri" w:cs="Calibri"/>
          <w:sz w:val="24"/>
          <w:szCs w:val="24"/>
          <w:highlight w:val="yellow"/>
          <w:rPrChange w:id="51" w:author="Author" w:date="2025-10-31T06:46:00Z" w16du:dateUtc="2025-10-30T21:46:00Z">
            <w:rPr>
              <w:rFonts w:ascii="Calibri" w:hAnsi="Calibri" w:cs="Calibri"/>
              <w:sz w:val="24"/>
              <w:szCs w:val="24"/>
            </w:rPr>
          </w:rPrChange>
        </w:rPr>
        <w:t>.</w:t>
      </w:r>
    </w:p>
    <w:p w14:paraId="77CA4213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rPrChange w:id="52" w:author="Author" w:date="2025-10-31T06:46:00Z" w16du:dateUtc="2025-10-30T21:46:00Z">
            <w:rPr>
              <w:rFonts w:ascii="Calibri" w:hAnsi="Calibri" w:cs="Calibri"/>
              <w:sz w:val="24"/>
              <w:szCs w:val="24"/>
            </w:rPr>
          </w:rPrChange>
        </w:rPr>
      </w:pPr>
    </w:p>
    <w:p w14:paraId="5C3AC30B" w14:textId="4BEA181B" w:rsidR="000118D1" w:rsidRPr="00817570" w:rsidRDefault="000118D1" w:rsidP="00A421FB">
      <w:pPr>
        <w:spacing w:line="0" w:lineRule="atLeast"/>
        <w:rPr>
          <w:highlight w:val="yellow"/>
          <w:rPrChange w:id="53" w:author="Author" w:date="2025-10-31T06:46:00Z" w16du:dateUtc="2025-10-30T21:46:00Z">
            <w:rPr/>
          </w:rPrChange>
        </w:rPr>
      </w:pPr>
      <w:r w:rsidRPr="00817570">
        <w:rPr>
          <w:highlight w:val="yellow"/>
          <w:shd w:val="clear" w:color="auto" w:fill="FFFFFF"/>
          <w:lang w:eastAsia="ja-JP"/>
          <w:rPrChange w:id="54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NOTE: </w:t>
      </w:r>
      <w:r w:rsidR="000B385C" w:rsidRPr="00817570">
        <w:rPr>
          <w:highlight w:val="yellow"/>
          <w:shd w:val="clear" w:color="auto" w:fill="FFFFFF"/>
          <w:lang w:eastAsia="ja-JP"/>
          <w:rPrChange w:id="55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I</w:t>
      </w:r>
      <w:r w:rsidRPr="00817570">
        <w:rPr>
          <w:highlight w:val="yellow"/>
          <w:rPrChange w:id="56" w:author="Author" w:date="2025-10-31T06:46:00Z" w16du:dateUtc="2025-10-30T21:46:00Z">
            <w:rPr/>
          </w:rPrChange>
        </w:rPr>
        <w:t xml:space="preserve">solation of the </w:t>
      </w:r>
      <w:r w:rsidR="000566B7" w:rsidRPr="00817570">
        <w:rPr>
          <w:highlight w:val="yellow"/>
          <w:rPrChange w:id="57" w:author="Author" w:date="2025-10-31T06:46:00Z" w16du:dateUtc="2025-10-30T21:46:00Z">
            <w:rPr/>
          </w:rPrChange>
        </w:rPr>
        <w:t xml:space="preserve">SHIVC </w:t>
      </w:r>
      <w:r w:rsidRPr="00817570">
        <w:rPr>
          <w:highlight w:val="yellow"/>
          <w:rPrChange w:id="58" w:author="Author" w:date="2025-10-31T06:46:00Z" w16du:dateUtc="2025-10-30T21:46:00Z">
            <w:rPr/>
          </w:rPrChange>
        </w:rPr>
        <w:t>posterior wall from the diaphragm crus</w:t>
      </w:r>
      <w:r w:rsidR="000566B7" w:rsidRPr="00817570">
        <w:rPr>
          <w:highlight w:val="yellow"/>
          <w:rPrChange w:id="59" w:author="Author" w:date="2025-10-31T06:46:00Z" w16du:dateUtc="2025-10-30T21:46:00Z">
            <w:rPr/>
          </w:rPrChange>
        </w:rPr>
        <w:t xml:space="preserve"> in </w:t>
      </w:r>
      <w:r w:rsidR="000B385C" w:rsidRPr="00817570">
        <w:rPr>
          <w:highlight w:val="yellow"/>
          <w:rPrChange w:id="60" w:author="Author" w:date="2025-10-31T06:46:00Z" w16du:dateUtc="2025-10-30T21:46:00Z">
            <w:rPr/>
          </w:rPrChange>
        </w:rPr>
        <w:t xml:space="preserve">the </w:t>
      </w:r>
      <w:r w:rsidR="000566B7" w:rsidRPr="00817570">
        <w:rPr>
          <w:highlight w:val="yellow"/>
          <w:rPrChange w:id="61" w:author="Author" w:date="2025-10-31T06:46:00Z" w16du:dateUtc="2025-10-30T21:46:00Z">
            <w:rPr/>
          </w:rPrChange>
        </w:rPr>
        <w:t xml:space="preserve">recipient </w:t>
      </w:r>
      <w:r w:rsidR="000B385C" w:rsidRPr="00817570">
        <w:rPr>
          <w:highlight w:val="yellow"/>
          <w:rPrChange w:id="62" w:author="Author" w:date="2025-10-31T06:46:00Z" w16du:dateUtc="2025-10-30T21:46:00Z">
            <w:rPr/>
          </w:rPrChange>
        </w:rPr>
        <w:t>and</w:t>
      </w:r>
      <w:r w:rsidR="000566B7" w:rsidRPr="00817570">
        <w:rPr>
          <w:highlight w:val="yellow"/>
          <w:rPrChange w:id="63" w:author="Author" w:date="2025-10-31T06:46:00Z" w16du:dateUtc="2025-10-30T21:46:00Z">
            <w:rPr/>
          </w:rPrChange>
        </w:rPr>
        <w:t xml:space="preserve"> donors</w:t>
      </w:r>
      <w:r w:rsidRPr="00817570">
        <w:rPr>
          <w:highlight w:val="yellow"/>
          <w:rPrChange w:id="64" w:author="Author" w:date="2025-10-31T06:46:00Z" w16du:dateUtc="2025-10-30T21:46:00Z">
            <w:rPr/>
          </w:rPrChange>
        </w:rPr>
        <w:t xml:space="preserve"> is crucial to obtain </w:t>
      </w:r>
      <w:r w:rsidR="000B385C" w:rsidRPr="00817570">
        <w:rPr>
          <w:highlight w:val="yellow"/>
          <w:rPrChange w:id="65" w:author="Author" w:date="2025-10-31T06:46:00Z" w16du:dateUtc="2025-10-30T21:46:00Z">
            <w:rPr/>
          </w:rPrChange>
        </w:rPr>
        <w:t>a sufficient</w:t>
      </w:r>
      <w:r w:rsidRPr="00817570">
        <w:rPr>
          <w:highlight w:val="yellow"/>
          <w:rPrChange w:id="66" w:author="Author" w:date="2025-10-31T06:46:00Z" w16du:dateUtc="2025-10-30T21:46:00Z">
            <w:rPr/>
          </w:rPrChange>
        </w:rPr>
        <w:t xml:space="preserve"> margin for the reconstruction.</w:t>
      </w:r>
    </w:p>
    <w:p w14:paraId="2EAA8E7A" w14:textId="77777777" w:rsidR="00974B8B" w:rsidRPr="00817570" w:rsidRDefault="00974B8B" w:rsidP="00A421FB">
      <w:pPr>
        <w:spacing w:line="0" w:lineRule="atLeast"/>
        <w:rPr>
          <w:highlight w:val="yellow"/>
          <w:shd w:val="clear" w:color="auto" w:fill="FFFFFF"/>
          <w:lang w:eastAsia="ja-JP"/>
          <w:rPrChange w:id="67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</w:pPr>
    </w:p>
    <w:p w14:paraId="178736D7" w14:textId="32205C93" w:rsidR="00990A3B" w:rsidRPr="00817570" w:rsidRDefault="000118D1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6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6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After dissecting PV </w:t>
      </w:r>
      <w:r w:rsidR="00A94E5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7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and IHIVC closely to the recipient</w:t>
      </w:r>
      <w:r w:rsidR="00F154B8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7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’s</w:t>
      </w:r>
      <w:r w:rsidR="00A94E5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7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liver, r</w:t>
      </w:r>
      <w:r w:rsidR="00990A3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7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emove the liver from </w:t>
      </w:r>
      <w:r w:rsidR="000B385C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7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the </w:t>
      </w:r>
      <w:r w:rsidR="00990A3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7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recipient</w:t>
      </w:r>
      <w:r w:rsidR="009F4008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7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(</w:t>
      </w:r>
      <w:r w:rsidR="009F4008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rPrChange w:id="77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</w:rPr>
          </w:rPrChange>
        </w:rPr>
        <w:t>Figure 1</w:t>
      </w:r>
      <w:r w:rsidR="009F4008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7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)</w:t>
      </w:r>
      <w:r w:rsidR="00990A3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7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.</w:t>
      </w:r>
    </w:p>
    <w:p w14:paraId="5C2B1E93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8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</w:p>
    <w:p w14:paraId="38483985" w14:textId="4E1D40D0" w:rsidR="00A94E5B" w:rsidRPr="00817570" w:rsidRDefault="008261BC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8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8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Put</w:t>
      </w:r>
      <w:r w:rsidR="00A94E5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8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the prepared liver graft</w:t>
      </w:r>
      <w:r w:rsidR="00893D2E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8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into the abdominal cavity of the recipient</w:t>
      </w:r>
      <w:r w:rsidR="00A94E5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8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and place the liver </w:t>
      </w:r>
      <w:r w:rsidR="00893D2E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8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appropriately. </w:t>
      </w:r>
    </w:p>
    <w:p w14:paraId="18D1990E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87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</w:p>
    <w:p w14:paraId="1BD53BD3" w14:textId="7AA82C6C" w:rsidR="00A94E5B" w:rsidRPr="00817570" w:rsidRDefault="00574EE9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8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8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P</w:t>
      </w:r>
      <w:r w:rsidR="000B385C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9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lace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9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and l</w:t>
      </w:r>
      <w:r w:rsidR="00731C6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9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igate 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9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a</w:t>
      </w:r>
      <w:r w:rsidR="00731C6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9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stay suture on the right 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9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end</w:t>
      </w:r>
      <w:r w:rsidR="00731C6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9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of </w:t>
      </w:r>
      <w:r w:rsidR="000B385C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97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the </w:t>
      </w:r>
      <w:r w:rsidR="00731C6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9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SHIVC and hold </w:t>
      </w:r>
      <w:r w:rsidR="000B385C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9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it </w:t>
      </w:r>
      <w:r w:rsidR="00731C6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0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with a </w:t>
      </w:r>
      <w:r w:rsidR="00731C6B" w:rsidRPr="00817570">
        <w:rPr>
          <w:rFonts w:ascii="Calibri" w:hAnsi="Calibri" w:cs="Calibri"/>
          <w:sz w:val="24"/>
          <w:szCs w:val="24"/>
          <w:highlight w:val="yellow"/>
          <w:rPrChange w:id="101" w:author="Author" w:date="2025-10-31T06:46:00Z" w16du:dateUtc="2025-10-30T21:46:00Z">
            <w:rPr>
              <w:rFonts w:ascii="Calibri" w:hAnsi="Calibri" w:cs="Calibri"/>
              <w:sz w:val="24"/>
              <w:szCs w:val="24"/>
            </w:rPr>
          </w:rPrChange>
        </w:rPr>
        <w:t>bulldog clamp</w:t>
      </w:r>
      <w:r w:rsidR="00731C6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0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to pull the suture toward the </w:t>
      </w:r>
      <w:r w:rsidR="0098160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0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ventral</w:t>
      </w:r>
      <w:r w:rsidR="00731C6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0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side of the recipient</w:t>
      </w:r>
      <w:r w:rsidR="00CE3DB2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0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(</w:t>
      </w:r>
      <w:r w:rsidR="00CE3DB2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rPrChange w:id="106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</w:rPr>
          </w:rPrChange>
        </w:rPr>
        <w:t>Figure 2A</w:t>
      </w:r>
      <w:r w:rsidR="00CE3DB2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07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)</w:t>
      </w:r>
      <w:r w:rsidR="00731C6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0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.</w:t>
      </w:r>
    </w:p>
    <w:p w14:paraId="54AE69C8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0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</w:p>
    <w:p w14:paraId="509912A8" w14:textId="12693C62" w:rsidR="00974B8B" w:rsidRPr="00817570" w:rsidRDefault="00731C6B" w:rsidP="00A421FB">
      <w:pPr>
        <w:spacing w:line="0" w:lineRule="atLeast"/>
        <w:rPr>
          <w:highlight w:val="yellow"/>
          <w:shd w:val="clear" w:color="auto" w:fill="FFFFFF"/>
          <w:lang w:eastAsia="ja-JP"/>
          <w:rPrChange w:id="110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</w:pPr>
      <w:r w:rsidRPr="00817570">
        <w:rPr>
          <w:highlight w:val="yellow"/>
          <w:shd w:val="clear" w:color="auto" w:fill="FFFFFF"/>
          <w:rPrChange w:id="111" w:author="Author" w:date="2025-10-31T06:46:00Z" w16du:dateUtc="2025-10-30T21:46:00Z">
            <w:rPr>
              <w:shd w:val="clear" w:color="auto" w:fill="FFFFFF"/>
            </w:rPr>
          </w:rPrChange>
        </w:rPr>
        <w:t xml:space="preserve">NOTE: </w:t>
      </w:r>
      <w:r w:rsidR="006E524C" w:rsidRPr="00817570">
        <w:rPr>
          <w:highlight w:val="yellow"/>
          <w:shd w:val="clear" w:color="auto" w:fill="FFFFFF"/>
          <w:rPrChange w:id="112" w:author="Author" w:date="2025-10-31T06:46:00Z" w16du:dateUtc="2025-10-30T21:46:00Z">
            <w:rPr>
              <w:shd w:val="clear" w:color="auto" w:fill="FFFFFF"/>
            </w:rPr>
          </w:rPrChange>
        </w:rPr>
        <w:t>T</w:t>
      </w:r>
      <w:r w:rsidRPr="00817570">
        <w:rPr>
          <w:highlight w:val="yellow"/>
          <w:shd w:val="clear" w:color="auto" w:fill="FFFFFF"/>
          <w:rPrChange w:id="113" w:author="Author" w:date="2025-10-31T06:46:00Z" w16du:dateUtc="2025-10-30T21:46:00Z">
            <w:rPr>
              <w:shd w:val="clear" w:color="auto" w:fill="FFFFFF"/>
            </w:rPr>
          </w:rPrChange>
        </w:rPr>
        <w:t xml:space="preserve">he right side of </w:t>
      </w:r>
      <w:r w:rsidR="006E524C" w:rsidRPr="00817570">
        <w:rPr>
          <w:highlight w:val="yellow"/>
          <w:shd w:val="clear" w:color="auto" w:fill="FFFFFF"/>
          <w:rPrChange w:id="114" w:author="Author" w:date="2025-10-31T06:46:00Z" w16du:dateUtc="2025-10-30T21:46:00Z">
            <w:rPr>
              <w:shd w:val="clear" w:color="auto" w:fill="FFFFFF"/>
            </w:rPr>
          </w:rPrChange>
        </w:rPr>
        <w:t xml:space="preserve">the </w:t>
      </w:r>
      <w:r w:rsidRPr="00817570">
        <w:rPr>
          <w:highlight w:val="yellow"/>
          <w:shd w:val="clear" w:color="auto" w:fill="FFFFFF"/>
          <w:rPrChange w:id="115" w:author="Author" w:date="2025-10-31T06:46:00Z" w16du:dateUtc="2025-10-30T21:46:00Z">
            <w:rPr>
              <w:shd w:val="clear" w:color="auto" w:fill="FFFFFF"/>
            </w:rPr>
          </w:rPrChange>
        </w:rPr>
        <w:t xml:space="preserve">SHIVC </w:t>
      </w:r>
      <w:r w:rsidRPr="00817570">
        <w:rPr>
          <w:highlight w:val="yellow"/>
          <w:shd w:val="clear" w:color="auto" w:fill="FFFFFF"/>
          <w:lang w:eastAsia="ja-JP"/>
          <w:rPrChange w:id="116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lies deep in </w:t>
      </w:r>
      <w:r w:rsidR="006E524C" w:rsidRPr="00817570">
        <w:rPr>
          <w:highlight w:val="yellow"/>
          <w:shd w:val="clear" w:color="auto" w:fill="FFFFFF"/>
          <w:lang w:eastAsia="ja-JP"/>
          <w:rPrChange w:id="117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the</w:t>
      </w:r>
      <w:r w:rsidRPr="00817570">
        <w:rPr>
          <w:highlight w:val="yellow"/>
          <w:shd w:val="clear" w:color="auto" w:fill="FFFFFF"/>
          <w:lang w:eastAsia="ja-JP"/>
          <w:rPrChange w:id="118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 </w:t>
      </w:r>
      <w:r w:rsidR="00CE6715" w:rsidRPr="00817570">
        <w:rPr>
          <w:highlight w:val="yellow"/>
          <w:shd w:val="clear" w:color="auto" w:fill="FFFFFF"/>
          <w:lang w:eastAsia="ja-JP"/>
          <w:rPrChange w:id="119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abdominal </w:t>
      </w:r>
      <w:r w:rsidRPr="00817570">
        <w:rPr>
          <w:highlight w:val="yellow"/>
          <w:shd w:val="clear" w:color="auto" w:fill="FFFFFF"/>
          <w:lang w:eastAsia="ja-JP"/>
          <w:rPrChange w:id="120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cavity</w:t>
      </w:r>
      <w:r w:rsidR="006E524C" w:rsidRPr="00817570">
        <w:rPr>
          <w:highlight w:val="yellow"/>
          <w:shd w:val="clear" w:color="auto" w:fill="FFFFFF"/>
          <w:lang w:eastAsia="ja-JP"/>
          <w:rPrChange w:id="121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.</w:t>
      </w:r>
      <w:r w:rsidRPr="00817570">
        <w:rPr>
          <w:highlight w:val="yellow"/>
          <w:shd w:val="clear" w:color="auto" w:fill="FFFFFF"/>
          <w:lang w:eastAsia="ja-JP"/>
          <w:rPrChange w:id="122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 </w:t>
      </w:r>
      <w:r w:rsidR="006E524C" w:rsidRPr="00817570">
        <w:rPr>
          <w:highlight w:val="yellow"/>
          <w:shd w:val="clear" w:color="auto" w:fill="FFFFFF"/>
          <w:lang w:eastAsia="ja-JP"/>
          <w:rPrChange w:id="123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P</w:t>
      </w:r>
      <w:r w:rsidR="0098160B" w:rsidRPr="00817570">
        <w:rPr>
          <w:highlight w:val="yellow"/>
          <w:shd w:val="clear" w:color="auto" w:fill="FFFFFF"/>
          <w:lang w:eastAsia="ja-JP"/>
          <w:rPrChange w:id="124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ull out the right side of </w:t>
      </w:r>
      <w:r w:rsidR="006E524C" w:rsidRPr="00817570">
        <w:rPr>
          <w:highlight w:val="yellow"/>
          <w:shd w:val="clear" w:color="auto" w:fill="FFFFFF"/>
          <w:lang w:eastAsia="ja-JP"/>
          <w:rPrChange w:id="125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the </w:t>
      </w:r>
      <w:r w:rsidR="0098160B" w:rsidRPr="00817570">
        <w:rPr>
          <w:highlight w:val="yellow"/>
          <w:shd w:val="clear" w:color="auto" w:fill="FFFFFF"/>
          <w:lang w:eastAsia="ja-JP"/>
          <w:rPrChange w:id="126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SHIVC </w:t>
      </w:r>
      <w:r w:rsidR="006E524C" w:rsidRPr="00817570">
        <w:rPr>
          <w:highlight w:val="yellow"/>
          <w:shd w:val="clear" w:color="auto" w:fill="FFFFFF"/>
          <w:lang w:eastAsia="ja-JP"/>
          <w:rPrChange w:id="127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so that</w:t>
      </w:r>
      <w:r w:rsidR="0098160B" w:rsidRPr="00817570">
        <w:rPr>
          <w:highlight w:val="yellow"/>
          <w:shd w:val="clear" w:color="auto" w:fill="FFFFFF"/>
          <w:lang w:eastAsia="ja-JP"/>
          <w:rPrChange w:id="128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 the posterior wall </w:t>
      </w:r>
      <w:r w:rsidR="006E524C" w:rsidRPr="00817570">
        <w:rPr>
          <w:highlight w:val="yellow"/>
          <w:shd w:val="clear" w:color="auto" w:fill="FFFFFF"/>
          <w:lang w:eastAsia="ja-JP"/>
          <w:rPrChange w:id="129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is placed </w:t>
      </w:r>
      <w:r w:rsidR="0098160B" w:rsidRPr="00817570">
        <w:rPr>
          <w:highlight w:val="yellow"/>
          <w:shd w:val="clear" w:color="auto" w:fill="FFFFFF"/>
          <w:lang w:eastAsia="ja-JP"/>
          <w:rPrChange w:id="130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in front.</w:t>
      </w:r>
    </w:p>
    <w:p w14:paraId="4F12F884" w14:textId="77777777" w:rsidR="00974B8B" w:rsidRPr="00817570" w:rsidRDefault="00974B8B" w:rsidP="00A421FB">
      <w:pPr>
        <w:spacing w:line="0" w:lineRule="atLeast"/>
        <w:rPr>
          <w:highlight w:val="yellow"/>
          <w:shd w:val="clear" w:color="auto" w:fill="FFFFFF"/>
          <w:lang w:eastAsia="ja-JP"/>
          <w:rPrChange w:id="131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</w:pPr>
    </w:p>
    <w:p w14:paraId="325A3608" w14:textId="41774B6D" w:rsidR="00731C6B" w:rsidRPr="00817570" w:rsidRDefault="00574EE9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3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3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P</w:t>
      </w:r>
      <w:r w:rsidR="006E524C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3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lace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3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and ligate a stay suture on the left end of </w:t>
      </w:r>
      <w:r w:rsidR="006E524C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3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the 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137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SHIVC.</w:t>
      </w:r>
    </w:p>
    <w:p w14:paraId="380D1F31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3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</w:p>
    <w:p w14:paraId="244C2D1C" w14:textId="05D17879" w:rsidR="0098160B" w:rsidRPr="00817570" w:rsidRDefault="0098160B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3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4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Start continuous sutur</w:t>
      </w:r>
      <w:r w:rsidR="006E524C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4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ing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4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 </w:t>
      </w:r>
      <w:r w:rsidR="00CB04B6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4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with an intraluminal method on the posterior wall of </w:t>
      </w:r>
      <w:r w:rsidR="006E524C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4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the </w:t>
      </w:r>
      <w:r w:rsidR="00CB04B6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4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SHIVC 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4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from the left side</w:t>
      </w:r>
      <w:r w:rsidR="009F4008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47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 (</w:t>
      </w:r>
      <w:r w:rsidR="009F4008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lang w:eastAsia="ja-JP"/>
          <w:rPrChange w:id="148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  <w:lang w:eastAsia="ja-JP"/>
            </w:rPr>
          </w:rPrChange>
        </w:rPr>
        <w:t>Figure 2A</w:t>
      </w:r>
      <w:r w:rsidR="009F4008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4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)</w:t>
      </w:r>
      <w:r w:rsidR="00CB04B6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5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.</w:t>
      </w:r>
    </w:p>
    <w:p w14:paraId="709EA004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5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</w:p>
    <w:p w14:paraId="7FEB680B" w14:textId="2569E54E" w:rsidR="00CB04B6" w:rsidRPr="00817570" w:rsidRDefault="00425C8F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5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5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When reaching</w:t>
      </w:r>
      <w:r w:rsidR="00CB04B6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5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 the right end of </w:t>
      </w:r>
      <w:r w:rsidR="004B005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5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the </w:t>
      </w:r>
      <w:r w:rsidR="00CB04B6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5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posterior wall of </w:t>
      </w:r>
      <w:r w:rsidR="006E524C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57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the </w:t>
      </w:r>
      <w:r w:rsidR="00CB04B6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5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SHIVC, </w:t>
      </w:r>
      <w:r w:rsidR="00574EE9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5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turn</w:t>
      </w:r>
      <w:r w:rsidR="00CB04B6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6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 the operating table 90° counterclockwise</w:t>
      </w:r>
      <w:r w:rsidR="002A3B07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6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.</w:t>
      </w:r>
    </w:p>
    <w:p w14:paraId="612C86D7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6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</w:p>
    <w:p w14:paraId="77DDE40C" w14:textId="77777777" w:rsidR="00CE6715" w:rsidRPr="00817570" w:rsidRDefault="00CB04B6" w:rsidP="00A421FB">
      <w:pPr>
        <w:spacing w:line="0" w:lineRule="atLeast"/>
        <w:rPr>
          <w:highlight w:val="yellow"/>
          <w:shd w:val="clear" w:color="auto" w:fill="FFFFFF"/>
          <w:lang w:eastAsia="ja-JP"/>
          <w:rPrChange w:id="163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</w:pPr>
      <w:r w:rsidRPr="00817570">
        <w:rPr>
          <w:highlight w:val="yellow"/>
          <w:shd w:val="clear" w:color="auto" w:fill="FFFFFF"/>
          <w:lang w:eastAsia="ja-JP"/>
          <w:rPrChange w:id="164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NOTE: </w:t>
      </w:r>
      <w:r w:rsidR="00CE6715" w:rsidRPr="00817570">
        <w:rPr>
          <w:highlight w:val="yellow"/>
          <w:shd w:val="clear" w:color="auto" w:fill="FFFFFF"/>
          <w:lang w:eastAsia="ja-JP"/>
          <w:rPrChange w:id="165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Rotate</w:t>
      </w:r>
      <w:r w:rsidRPr="00817570">
        <w:rPr>
          <w:highlight w:val="yellow"/>
          <w:shd w:val="clear" w:color="auto" w:fill="FFFFFF"/>
          <w:lang w:eastAsia="ja-JP"/>
          <w:rPrChange w:id="166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 the operating table 90° clockwise for left-handed surgeons. </w:t>
      </w:r>
      <w:r w:rsidR="00CE6715" w:rsidRPr="00817570">
        <w:rPr>
          <w:highlight w:val="yellow"/>
          <w:shd w:val="clear" w:color="auto" w:fill="FFFFFF"/>
          <w:lang w:eastAsia="ja-JP"/>
          <w:rPrChange w:id="167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Alternatively, surgeons can suture the anterior wall from the front towards the back without rotation. </w:t>
      </w:r>
    </w:p>
    <w:p w14:paraId="7AFEEE77" w14:textId="77777777" w:rsidR="00974B8B" w:rsidRPr="00817570" w:rsidRDefault="00974B8B" w:rsidP="00A421FB">
      <w:pPr>
        <w:spacing w:line="0" w:lineRule="atLeast"/>
        <w:rPr>
          <w:highlight w:val="yellow"/>
          <w:shd w:val="clear" w:color="auto" w:fill="FFFFFF"/>
          <w:lang w:eastAsia="ja-JP"/>
          <w:rPrChange w:id="168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</w:pPr>
    </w:p>
    <w:p w14:paraId="71028C78" w14:textId="3800B464" w:rsidR="00CB04B6" w:rsidRPr="00817570" w:rsidRDefault="002A3B07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6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7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C</w:t>
      </w:r>
      <w:r w:rsidR="00CB04B6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7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ontinue the suture with </w:t>
      </w:r>
      <w:r w:rsidR="004B005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7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an </w:t>
      </w:r>
      <w:r w:rsidR="00CB04B6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7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over</w:t>
      </w:r>
      <w:r w:rsidR="004B005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7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-and-</w:t>
      </w:r>
      <w:r w:rsidR="00CB04B6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7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over </w:t>
      </w:r>
      <w:r w:rsidR="00CE6715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7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suture </w:t>
      </w:r>
      <w:r w:rsidR="00CB04B6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77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on the anterior wall of </w:t>
      </w:r>
      <w:r w:rsidR="006E524C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7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the </w:t>
      </w:r>
      <w:r w:rsidR="00CB04B6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7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SHIVC from the right side</w:t>
      </w:r>
      <w:r w:rsidR="009F4008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8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 (</w:t>
      </w:r>
      <w:r w:rsidR="009F4008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lang w:eastAsia="ja-JP"/>
          <w:rPrChange w:id="181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  <w:lang w:eastAsia="ja-JP"/>
            </w:rPr>
          </w:rPrChange>
        </w:rPr>
        <w:t>Figure 2</w:t>
      </w:r>
      <w:r w:rsidR="00BB284D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lang w:eastAsia="ja-JP"/>
          <w:rPrChange w:id="182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  <w:lang w:eastAsia="ja-JP"/>
            </w:rPr>
          </w:rPrChange>
        </w:rPr>
        <w:t>A</w:t>
      </w:r>
      <w:r w:rsidR="009F4008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8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)</w:t>
      </w:r>
      <w:r w:rsidR="00CB04B6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8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.</w:t>
      </w:r>
    </w:p>
    <w:p w14:paraId="2B641846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18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</w:p>
    <w:p w14:paraId="31A89450" w14:textId="0E152B56" w:rsidR="00974B8B" w:rsidRPr="00817570" w:rsidRDefault="002A3B07" w:rsidP="00A421FB">
      <w:pPr>
        <w:spacing w:line="0" w:lineRule="atLeast"/>
        <w:rPr>
          <w:highlight w:val="yellow"/>
          <w:shd w:val="clear" w:color="auto" w:fill="FFFFFF"/>
          <w:lang w:eastAsia="ja-JP"/>
          <w:rPrChange w:id="186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</w:pPr>
      <w:r w:rsidRPr="00817570">
        <w:rPr>
          <w:highlight w:val="yellow"/>
          <w:shd w:val="clear" w:color="auto" w:fill="FFFFFF"/>
          <w:lang w:eastAsia="ja-JP"/>
          <w:rPrChange w:id="187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NOTE: </w:t>
      </w:r>
      <w:r w:rsidR="004B005B" w:rsidRPr="00817570">
        <w:rPr>
          <w:highlight w:val="yellow"/>
          <w:shd w:val="clear" w:color="auto" w:fill="FFFFFF"/>
          <w:lang w:eastAsia="ja-JP"/>
          <w:rPrChange w:id="188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Approximately six </w:t>
      </w:r>
      <w:r w:rsidRPr="00817570">
        <w:rPr>
          <w:highlight w:val="yellow"/>
          <w:shd w:val="clear" w:color="auto" w:fill="FFFFFF"/>
          <w:lang w:eastAsia="ja-JP"/>
          <w:rPrChange w:id="189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to eight sti</w:t>
      </w:r>
      <w:r w:rsidR="00F73A4C" w:rsidRPr="00817570">
        <w:rPr>
          <w:highlight w:val="yellow"/>
          <w:shd w:val="clear" w:color="auto" w:fill="FFFFFF"/>
          <w:lang w:eastAsia="ja-JP"/>
          <w:rPrChange w:id="190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t</w:t>
      </w:r>
      <w:r w:rsidRPr="00817570">
        <w:rPr>
          <w:highlight w:val="yellow"/>
          <w:shd w:val="clear" w:color="auto" w:fill="FFFFFF"/>
          <w:lang w:eastAsia="ja-JP"/>
          <w:rPrChange w:id="191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ches for </w:t>
      </w:r>
      <w:r w:rsidR="006E524C" w:rsidRPr="00817570">
        <w:rPr>
          <w:highlight w:val="yellow"/>
          <w:shd w:val="clear" w:color="auto" w:fill="FFFFFF"/>
          <w:lang w:eastAsia="ja-JP"/>
          <w:rPrChange w:id="192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the </w:t>
      </w:r>
      <w:r w:rsidRPr="00817570">
        <w:rPr>
          <w:highlight w:val="yellow"/>
          <w:shd w:val="clear" w:color="auto" w:fill="FFFFFF"/>
          <w:lang w:eastAsia="ja-JP"/>
          <w:rPrChange w:id="193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posterior wall and eight to ten sti</w:t>
      </w:r>
      <w:r w:rsidR="00F73A4C" w:rsidRPr="00817570">
        <w:rPr>
          <w:highlight w:val="yellow"/>
          <w:shd w:val="clear" w:color="auto" w:fill="FFFFFF"/>
          <w:lang w:eastAsia="ja-JP"/>
          <w:rPrChange w:id="194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t</w:t>
      </w:r>
      <w:r w:rsidRPr="00817570">
        <w:rPr>
          <w:highlight w:val="yellow"/>
          <w:shd w:val="clear" w:color="auto" w:fill="FFFFFF"/>
          <w:lang w:eastAsia="ja-JP"/>
          <w:rPrChange w:id="195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ches for </w:t>
      </w:r>
      <w:r w:rsidR="004B005B" w:rsidRPr="00817570">
        <w:rPr>
          <w:highlight w:val="yellow"/>
          <w:shd w:val="clear" w:color="auto" w:fill="FFFFFF"/>
          <w:lang w:eastAsia="ja-JP"/>
          <w:rPrChange w:id="196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the </w:t>
      </w:r>
      <w:r w:rsidRPr="00817570">
        <w:rPr>
          <w:highlight w:val="yellow"/>
          <w:shd w:val="clear" w:color="auto" w:fill="FFFFFF"/>
          <w:lang w:eastAsia="ja-JP"/>
          <w:rPrChange w:id="197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anterior wall are required. The suture </w:t>
      </w:r>
      <w:r w:rsidR="00CE6715" w:rsidRPr="00817570">
        <w:rPr>
          <w:highlight w:val="yellow"/>
          <w:shd w:val="clear" w:color="auto" w:fill="FFFFFF"/>
          <w:lang w:eastAsia="ja-JP"/>
          <w:rPrChange w:id="198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on the </w:t>
      </w:r>
      <w:r w:rsidRPr="00817570">
        <w:rPr>
          <w:highlight w:val="yellow"/>
          <w:shd w:val="clear" w:color="auto" w:fill="FFFFFF"/>
          <w:lang w:eastAsia="ja-JP"/>
          <w:rPrChange w:id="199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left end </w:t>
      </w:r>
      <w:r w:rsidR="00CE6715" w:rsidRPr="00817570">
        <w:rPr>
          <w:highlight w:val="yellow"/>
          <w:shd w:val="clear" w:color="auto" w:fill="FFFFFF"/>
          <w:lang w:eastAsia="ja-JP"/>
          <w:rPrChange w:id="200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of</w:t>
      </w:r>
      <w:r w:rsidRPr="00817570">
        <w:rPr>
          <w:highlight w:val="yellow"/>
          <w:shd w:val="clear" w:color="auto" w:fill="FFFFFF"/>
          <w:lang w:eastAsia="ja-JP"/>
          <w:rPrChange w:id="201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 the anterior wall is important to </w:t>
      </w:r>
      <w:r w:rsidR="000566B7" w:rsidRPr="00817570">
        <w:rPr>
          <w:highlight w:val="yellow"/>
          <w:shd w:val="clear" w:color="auto" w:fill="FFFFFF"/>
          <w:lang w:eastAsia="ja-JP"/>
          <w:rPrChange w:id="202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prevent</w:t>
      </w:r>
      <w:r w:rsidRPr="00817570">
        <w:rPr>
          <w:highlight w:val="yellow"/>
          <w:shd w:val="clear" w:color="auto" w:fill="FFFFFF"/>
          <w:lang w:eastAsia="ja-JP"/>
          <w:rPrChange w:id="203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 bleeding. </w:t>
      </w:r>
    </w:p>
    <w:p w14:paraId="67835D4A" w14:textId="77777777" w:rsidR="00974B8B" w:rsidRPr="00817570" w:rsidRDefault="00974B8B" w:rsidP="00A421FB">
      <w:pPr>
        <w:spacing w:line="0" w:lineRule="atLeast"/>
        <w:rPr>
          <w:highlight w:val="yellow"/>
          <w:shd w:val="clear" w:color="auto" w:fill="FFFFFF"/>
          <w:lang w:eastAsia="ja-JP"/>
          <w:rPrChange w:id="204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</w:pPr>
    </w:p>
    <w:p w14:paraId="000CAE92" w14:textId="6E9AA9D6" w:rsidR="0098160B" w:rsidRPr="00817570" w:rsidRDefault="00574EE9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0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0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After flushing the air in </w:t>
      </w:r>
      <w:r w:rsidR="006E524C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07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the 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0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SHIVC, ligate the continuous suture with the stay suture on the left side of </w:t>
      </w:r>
      <w:r w:rsidR="006E524C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0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the 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1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SHIVC.</w:t>
      </w:r>
    </w:p>
    <w:p w14:paraId="6B3B916A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1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</w:p>
    <w:p w14:paraId="5B06C533" w14:textId="6465640F" w:rsidR="00FC608F" w:rsidRPr="00817570" w:rsidRDefault="00574EE9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1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1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Rotate the operating table 90° clockwise to restore the recipient position to the original position.</w:t>
      </w:r>
    </w:p>
    <w:p w14:paraId="2F520C42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1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</w:p>
    <w:p w14:paraId="5FC969E5" w14:textId="2760BB53" w:rsidR="00F73A4C" w:rsidRPr="00817570" w:rsidRDefault="00FC608F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1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1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After the reconstruction and reperfusion of </w:t>
      </w:r>
      <w:r w:rsidR="006E524C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17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the 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1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PV, </w:t>
      </w:r>
      <w:r w:rsidR="007B0C7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1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un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2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clamp the SHIVC.  </w:t>
      </w:r>
    </w:p>
    <w:p w14:paraId="5BDDFD28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2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</w:p>
    <w:p w14:paraId="68318AF7" w14:textId="5D2C2EE6" w:rsidR="00574EE9" w:rsidRPr="00817570" w:rsidRDefault="00F73A4C" w:rsidP="00A421FB">
      <w:pPr>
        <w:spacing w:line="0" w:lineRule="atLeast"/>
        <w:rPr>
          <w:highlight w:val="yellow"/>
          <w:shd w:val="clear" w:color="auto" w:fill="FFFFFF"/>
          <w:lang w:eastAsia="ja-JP"/>
          <w:rPrChange w:id="222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</w:pPr>
      <w:r w:rsidRPr="00817570">
        <w:rPr>
          <w:highlight w:val="yellow"/>
          <w:shd w:val="clear" w:color="auto" w:fill="FFFFFF"/>
          <w:lang w:eastAsia="ja-JP"/>
          <w:rPrChange w:id="223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NOTE: It takes 10</w:t>
      </w:r>
      <w:r w:rsidR="006E524C" w:rsidRPr="00817570">
        <w:rPr>
          <w:highlight w:val="yellow"/>
          <w:shd w:val="clear" w:color="auto" w:fill="FFFFFF"/>
          <w:lang w:eastAsia="ja-JP"/>
          <w:rPrChange w:id="224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–</w:t>
      </w:r>
      <w:r w:rsidRPr="00817570">
        <w:rPr>
          <w:highlight w:val="yellow"/>
          <w:shd w:val="clear" w:color="auto" w:fill="FFFFFF"/>
          <w:lang w:eastAsia="ja-JP"/>
          <w:rPrChange w:id="225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15 min for </w:t>
      </w:r>
      <w:r w:rsidR="006E524C" w:rsidRPr="00817570">
        <w:rPr>
          <w:highlight w:val="yellow"/>
          <w:shd w:val="clear" w:color="auto" w:fill="FFFFFF"/>
          <w:lang w:eastAsia="ja-JP"/>
          <w:rPrChange w:id="226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the </w:t>
      </w:r>
      <w:r w:rsidRPr="00817570">
        <w:rPr>
          <w:highlight w:val="yellow"/>
          <w:shd w:val="clear" w:color="auto" w:fill="FFFFFF"/>
          <w:lang w:eastAsia="ja-JP"/>
          <w:rPrChange w:id="227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SHIVC reconstruction. </w:t>
      </w:r>
      <w:r w:rsidR="00CE6715" w:rsidRPr="00817570">
        <w:rPr>
          <w:highlight w:val="yellow"/>
          <w:shd w:val="clear" w:color="auto" w:fill="FFFFFF"/>
          <w:lang w:eastAsia="ja-JP"/>
          <w:rPrChange w:id="228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As </w:t>
      </w:r>
      <w:r w:rsidR="009056C1" w:rsidRPr="00817570">
        <w:rPr>
          <w:highlight w:val="yellow"/>
          <w:shd w:val="clear" w:color="auto" w:fill="FFFFFF"/>
          <w:lang w:eastAsia="ja-JP"/>
          <w:rPrChange w:id="229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the PV clamping</w:t>
      </w:r>
      <w:r w:rsidRPr="00817570">
        <w:rPr>
          <w:highlight w:val="yellow"/>
          <w:shd w:val="clear" w:color="auto" w:fill="FFFFFF"/>
          <w:lang w:eastAsia="ja-JP"/>
          <w:rPrChange w:id="230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 </w:t>
      </w:r>
      <w:r w:rsidR="000566B7" w:rsidRPr="00817570">
        <w:rPr>
          <w:highlight w:val="yellow"/>
          <w:shd w:val="clear" w:color="auto" w:fill="FFFFFF"/>
          <w:lang w:eastAsia="ja-JP"/>
          <w:rPrChange w:id="231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time </w:t>
      </w:r>
      <w:r w:rsidRPr="00817570">
        <w:rPr>
          <w:highlight w:val="yellow"/>
          <w:shd w:val="clear" w:color="auto" w:fill="FFFFFF"/>
          <w:lang w:eastAsia="ja-JP"/>
          <w:rPrChange w:id="232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can affect LT outcomes, the </w:t>
      </w:r>
      <w:proofErr w:type="spellStart"/>
      <w:r w:rsidRPr="00817570">
        <w:rPr>
          <w:highlight w:val="yellow"/>
          <w:shd w:val="clear" w:color="auto" w:fill="FFFFFF"/>
          <w:lang w:eastAsia="ja-JP"/>
          <w:rPrChange w:id="233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anhepatic</w:t>
      </w:r>
      <w:proofErr w:type="spellEnd"/>
      <w:r w:rsidRPr="00817570">
        <w:rPr>
          <w:highlight w:val="yellow"/>
          <w:shd w:val="clear" w:color="auto" w:fill="FFFFFF"/>
          <w:lang w:eastAsia="ja-JP"/>
          <w:rPrChange w:id="234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 time</w:t>
      </w:r>
      <w:r w:rsidR="00BF197A" w:rsidRPr="00817570">
        <w:rPr>
          <w:highlight w:val="yellow"/>
          <w:shd w:val="clear" w:color="auto" w:fill="FFFFFF"/>
          <w:lang w:eastAsia="ja-JP"/>
          <w:rPrChange w:id="235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 (from PV clamp</w:t>
      </w:r>
      <w:r w:rsidR="00EC1AC0" w:rsidRPr="00817570">
        <w:rPr>
          <w:highlight w:val="yellow"/>
          <w:shd w:val="clear" w:color="auto" w:fill="FFFFFF"/>
          <w:lang w:eastAsia="ja-JP"/>
          <w:rPrChange w:id="236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ing</w:t>
      </w:r>
      <w:r w:rsidR="00BF197A" w:rsidRPr="00817570">
        <w:rPr>
          <w:highlight w:val="yellow"/>
          <w:shd w:val="clear" w:color="auto" w:fill="FFFFFF"/>
          <w:lang w:eastAsia="ja-JP"/>
          <w:rPrChange w:id="237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 to PV unclamp</w:t>
      </w:r>
      <w:r w:rsidR="00EC1AC0" w:rsidRPr="00817570">
        <w:rPr>
          <w:highlight w:val="yellow"/>
          <w:shd w:val="clear" w:color="auto" w:fill="FFFFFF"/>
          <w:lang w:eastAsia="ja-JP"/>
          <w:rPrChange w:id="238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ing</w:t>
      </w:r>
      <w:r w:rsidR="00BF197A" w:rsidRPr="00817570">
        <w:rPr>
          <w:highlight w:val="yellow"/>
          <w:shd w:val="clear" w:color="auto" w:fill="FFFFFF"/>
          <w:lang w:eastAsia="ja-JP"/>
          <w:rPrChange w:id="239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) </w:t>
      </w:r>
      <w:r w:rsidRPr="00817570">
        <w:rPr>
          <w:highlight w:val="yellow"/>
          <w:shd w:val="clear" w:color="auto" w:fill="FFFFFF"/>
          <w:lang w:eastAsia="ja-JP"/>
          <w:rPrChange w:id="240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should be fixed </w:t>
      </w:r>
      <w:r w:rsidR="006E524C" w:rsidRPr="00817570">
        <w:rPr>
          <w:highlight w:val="yellow"/>
          <w:shd w:val="clear" w:color="auto" w:fill="FFFFFF"/>
          <w:lang w:eastAsia="ja-JP"/>
          <w:rPrChange w:id="241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for </w:t>
      </w:r>
      <w:r w:rsidR="00CE6715" w:rsidRPr="00817570">
        <w:rPr>
          <w:highlight w:val="yellow"/>
          <w:shd w:val="clear" w:color="auto" w:fill="FFFFFF"/>
          <w:lang w:eastAsia="ja-JP"/>
          <w:rPrChange w:id="242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up to 20 min </w:t>
      </w:r>
      <w:r w:rsidRPr="00817570">
        <w:rPr>
          <w:highlight w:val="yellow"/>
          <w:shd w:val="clear" w:color="auto" w:fill="FFFFFF"/>
          <w:lang w:eastAsia="ja-JP"/>
          <w:rPrChange w:id="243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based on </w:t>
      </w:r>
      <w:r w:rsidR="006E524C" w:rsidRPr="00817570">
        <w:rPr>
          <w:highlight w:val="yellow"/>
          <w:shd w:val="clear" w:color="auto" w:fill="FFFFFF"/>
          <w:lang w:eastAsia="ja-JP"/>
          <w:rPrChange w:id="244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the </w:t>
      </w:r>
      <w:r w:rsidRPr="00817570">
        <w:rPr>
          <w:highlight w:val="yellow"/>
          <w:shd w:val="clear" w:color="auto" w:fill="FFFFFF"/>
          <w:lang w:eastAsia="ja-JP"/>
          <w:rPrChange w:id="245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surgeon</w:t>
      </w:r>
      <w:r w:rsidR="006E524C" w:rsidRPr="00817570">
        <w:rPr>
          <w:highlight w:val="yellow"/>
          <w:shd w:val="clear" w:color="auto" w:fill="FFFFFF"/>
          <w:lang w:eastAsia="ja-JP"/>
          <w:rPrChange w:id="246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’</w:t>
      </w:r>
      <w:r w:rsidRPr="00817570">
        <w:rPr>
          <w:highlight w:val="yellow"/>
          <w:shd w:val="clear" w:color="auto" w:fill="FFFFFF"/>
          <w:lang w:eastAsia="ja-JP"/>
          <w:rPrChange w:id="247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s skill.</w:t>
      </w:r>
      <w:r w:rsidR="00FC608F" w:rsidRPr="00817570">
        <w:rPr>
          <w:highlight w:val="yellow"/>
          <w:shd w:val="clear" w:color="auto" w:fill="FFFFFF"/>
          <w:lang w:eastAsia="ja-JP"/>
          <w:rPrChange w:id="248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 After PV reperfusion, isoflurane </w:t>
      </w:r>
      <w:r w:rsidR="006E524C" w:rsidRPr="00817570">
        <w:rPr>
          <w:highlight w:val="yellow"/>
          <w:shd w:val="clear" w:color="auto" w:fill="FFFFFF"/>
          <w:lang w:eastAsia="ja-JP"/>
          <w:rPrChange w:id="249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is</w:t>
      </w:r>
      <w:r w:rsidR="00FC608F" w:rsidRPr="00817570">
        <w:rPr>
          <w:highlight w:val="yellow"/>
          <w:shd w:val="clear" w:color="auto" w:fill="FFFFFF"/>
          <w:lang w:eastAsia="ja-JP"/>
          <w:rPrChange w:id="250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 reset to </w:t>
      </w:r>
      <w:r w:rsidR="00FC608F" w:rsidRPr="00817570">
        <w:rPr>
          <w:highlight w:val="yellow"/>
          <w:rPrChange w:id="251" w:author="Author" w:date="2025-10-31T06:46:00Z" w16du:dateUtc="2025-10-30T21:46:00Z">
            <w:rPr/>
          </w:rPrChange>
        </w:rPr>
        <w:t>1%</w:t>
      </w:r>
      <w:r w:rsidR="00CE6715" w:rsidRPr="00817570">
        <w:rPr>
          <w:highlight w:val="yellow"/>
          <w:rPrChange w:id="252" w:author="Author" w:date="2025-10-31T06:46:00Z" w16du:dateUtc="2025-10-30T21:46:00Z">
            <w:rPr/>
          </w:rPrChange>
        </w:rPr>
        <w:t xml:space="preserve"> to maintain anesthesia</w:t>
      </w:r>
      <w:r w:rsidR="00FC608F" w:rsidRPr="00817570">
        <w:rPr>
          <w:highlight w:val="yellow"/>
          <w:rPrChange w:id="253" w:author="Author" w:date="2025-10-31T06:46:00Z" w16du:dateUtc="2025-10-30T21:46:00Z">
            <w:rPr/>
          </w:rPrChange>
        </w:rPr>
        <w:t>.</w:t>
      </w:r>
    </w:p>
    <w:p w14:paraId="2A3898A7" w14:textId="77777777" w:rsidR="00391F8D" w:rsidRPr="00817570" w:rsidRDefault="00391F8D" w:rsidP="00A421FB">
      <w:pPr>
        <w:spacing w:line="0" w:lineRule="atLeast"/>
        <w:rPr>
          <w:b/>
          <w:bCs/>
          <w:highlight w:val="yellow"/>
          <w:shd w:val="clear" w:color="auto" w:fill="FFFFFF"/>
          <w:rPrChange w:id="254" w:author="Author" w:date="2025-10-31T06:46:00Z" w16du:dateUtc="2025-10-30T21:46:00Z">
            <w:rPr>
              <w:b/>
              <w:bCs/>
              <w:shd w:val="clear" w:color="auto" w:fill="FFFFFF"/>
            </w:rPr>
          </w:rPrChange>
        </w:rPr>
      </w:pPr>
    </w:p>
    <w:p w14:paraId="6B51A159" w14:textId="6CA114E6" w:rsidR="00391F8D" w:rsidRPr="00817570" w:rsidRDefault="00391F8D" w:rsidP="00A421FB">
      <w:pPr>
        <w:pStyle w:val="ListParagraph"/>
        <w:numPr>
          <w:ilvl w:val="0"/>
          <w:numId w:val="18"/>
        </w:numPr>
        <w:spacing w:after="0" w:line="0" w:lineRule="atLeast"/>
        <w:ind w:left="0" w:firstLine="0"/>
        <w:rPr>
          <w:rFonts w:ascii="Calibri" w:hAnsi="Calibri" w:cs="Calibri"/>
          <w:b/>
          <w:bCs/>
          <w:sz w:val="24"/>
          <w:szCs w:val="24"/>
          <w:highlight w:val="yellow"/>
          <w:rPrChange w:id="255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</w:rPr>
          </w:rPrChange>
        </w:rPr>
      </w:pPr>
      <w:r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rPrChange w:id="256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</w:rPr>
          </w:rPrChange>
        </w:rPr>
        <w:t xml:space="preserve">Reconstruction of </w:t>
      </w:r>
      <w:r w:rsidR="006E524C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rPrChange w:id="257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</w:rPr>
          </w:rPrChange>
        </w:rPr>
        <w:t xml:space="preserve">the </w:t>
      </w:r>
      <w:r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rPrChange w:id="258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</w:rPr>
          </w:rPrChange>
        </w:rPr>
        <w:t>IHIVC</w:t>
      </w:r>
      <w:r w:rsidR="00990A3B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rPrChange w:id="259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</w:rPr>
          </w:rPrChange>
        </w:rPr>
        <w:t xml:space="preserve"> in </w:t>
      </w:r>
      <w:r w:rsidR="006E524C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rPrChange w:id="260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</w:rPr>
          </w:rPrChange>
        </w:rPr>
        <w:t xml:space="preserve">the </w:t>
      </w:r>
      <w:r w:rsidR="00990A3B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rPrChange w:id="261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</w:rPr>
          </w:rPrChange>
        </w:rPr>
        <w:t>recipient</w:t>
      </w:r>
    </w:p>
    <w:p w14:paraId="540272D5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b/>
          <w:bCs/>
          <w:sz w:val="24"/>
          <w:szCs w:val="24"/>
          <w:highlight w:val="yellow"/>
          <w:rPrChange w:id="262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</w:rPr>
          </w:rPrChange>
        </w:rPr>
      </w:pPr>
    </w:p>
    <w:p w14:paraId="4015356B" w14:textId="68571BB0" w:rsidR="006E4797" w:rsidRPr="00817570" w:rsidRDefault="00F86CB2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6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6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P</w:t>
      </w:r>
      <w:r w:rsidR="006E524C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6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lace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6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and ligate stay sutures </w:t>
      </w:r>
      <w:r w:rsidR="009056C1" w:rsidRPr="00817570">
        <w:rPr>
          <w:rFonts w:ascii="Calibri" w:hAnsi="Calibri" w:cs="Calibri"/>
          <w:sz w:val="24"/>
          <w:szCs w:val="24"/>
          <w:highlight w:val="yellow"/>
          <w:rPrChange w:id="267" w:author="Author" w:date="2025-10-31T06:46:00Z" w16du:dateUtc="2025-10-30T21:46:00Z">
            <w:rPr>
              <w:rFonts w:ascii="Calibri" w:hAnsi="Calibri" w:cs="Calibri"/>
              <w:sz w:val="24"/>
              <w:szCs w:val="24"/>
            </w:rPr>
          </w:rPrChange>
        </w:rPr>
        <w:t xml:space="preserve">with 10-0 nylon 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6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on both ends of</w:t>
      </w:r>
      <w:r w:rsidR="00901ACD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6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the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7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IHIVC.</w:t>
      </w:r>
    </w:p>
    <w:p w14:paraId="7722393E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7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</w:p>
    <w:p w14:paraId="408CEF1D" w14:textId="76B83AE0" w:rsidR="00F86CB2" w:rsidRPr="00817570" w:rsidRDefault="00425C8F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7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7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Hold the stay sutures with </w:t>
      </w:r>
      <w:r w:rsidRPr="00817570">
        <w:rPr>
          <w:rFonts w:ascii="Calibri" w:hAnsi="Calibri" w:cs="Calibri"/>
          <w:sz w:val="24"/>
          <w:szCs w:val="24"/>
          <w:highlight w:val="yellow"/>
          <w:rPrChange w:id="274" w:author="Author" w:date="2025-10-31T06:46:00Z" w16du:dateUtc="2025-10-30T21:46:00Z">
            <w:rPr>
              <w:rFonts w:ascii="Calibri" w:hAnsi="Calibri" w:cs="Calibri"/>
              <w:sz w:val="24"/>
              <w:szCs w:val="24"/>
            </w:rPr>
          </w:rPrChange>
        </w:rPr>
        <w:t>bulldog clamps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7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to pull </w:t>
      </w:r>
      <w:r w:rsidR="00F86CB2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7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toward both 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77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>sides, so that the</w:t>
      </w:r>
      <w:r w:rsidR="00F86CB2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7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 IHIVC stump 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7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becomes </w:t>
      </w:r>
      <w:r w:rsidR="00F86CB2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8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  <w:t xml:space="preserve">wide and straight. </w:t>
      </w:r>
    </w:p>
    <w:p w14:paraId="1FB503EE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rPrChange w:id="28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</w:rPr>
          </w:rPrChange>
        </w:rPr>
      </w:pPr>
    </w:p>
    <w:p w14:paraId="294B3EB9" w14:textId="28EE97F0" w:rsidR="00F86CB2" w:rsidRPr="00817570" w:rsidRDefault="00425C8F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8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8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Start the continuous sutur</w:t>
      </w:r>
      <w:r w:rsidR="00901ACD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8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ing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8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 with an intraluminal method on the </w:t>
      </w:r>
      <w:r w:rsidR="00CE6715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8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left side of the 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87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posterior wall</w:t>
      </w:r>
      <w:r w:rsidR="009F4008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8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 (</w:t>
      </w:r>
      <w:r w:rsidR="009F4008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lang w:eastAsia="ja-JP"/>
          <w:rPrChange w:id="289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  <w:lang w:eastAsia="ja-JP"/>
            </w:rPr>
          </w:rPrChange>
        </w:rPr>
        <w:t>Figure 2</w:t>
      </w:r>
      <w:r w:rsidR="00BB284D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lang w:eastAsia="ja-JP"/>
          <w:rPrChange w:id="290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  <w:lang w:eastAsia="ja-JP"/>
            </w:rPr>
          </w:rPrChange>
        </w:rPr>
        <w:t>B</w:t>
      </w:r>
      <w:r w:rsidR="009F4008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9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)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9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.</w:t>
      </w:r>
    </w:p>
    <w:p w14:paraId="60AF9BA0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9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</w:p>
    <w:p w14:paraId="06D339CF" w14:textId="3A7B4229" w:rsidR="00425C8F" w:rsidRPr="00817570" w:rsidRDefault="00CE6715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9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9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After reaching the right side, c</w:t>
      </w:r>
      <w:r w:rsidR="00425C8F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9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ontinue </w:t>
      </w:r>
      <w:r w:rsidR="00901ACD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97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suturing</w:t>
      </w:r>
      <w:r w:rsidR="00425C8F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9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 over and over on the anterior wall from the right side of </w:t>
      </w:r>
      <w:r w:rsidR="004B005B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29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the </w:t>
      </w:r>
      <w:r w:rsidR="00425C8F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0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recipient</w:t>
      </w:r>
      <w:r w:rsidR="009F4008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0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 (</w:t>
      </w:r>
      <w:r w:rsidR="009F4008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lang w:eastAsia="ja-JP"/>
          <w:rPrChange w:id="302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  <w:lang w:eastAsia="ja-JP"/>
            </w:rPr>
          </w:rPrChange>
        </w:rPr>
        <w:t>Figure 2</w:t>
      </w:r>
      <w:r w:rsidR="00BB284D" w:rsidRPr="00817570">
        <w:rPr>
          <w:rFonts w:ascii="Calibri" w:hAnsi="Calibri" w:cs="Calibri"/>
          <w:b/>
          <w:bCs/>
          <w:sz w:val="24"/>
          <w:szCs w:val="24"/>
          <w:highlight w:val="yellow"/>
          <w:shd w:val="clear" w:color="auto" w:fill="FFFFFF"/>
          <w:lang w:eastAsia="ja-JP"/>
          <w:rPrChange w:id="303" w:author="Author" w:date="2025-10-31T06:46:00Z" w16du:dateUtc="2025-10-30T21:46:00Z">
            <w:rPr>
              <w:rFonts w:ascii="Calibri" w:hAnsi="Calibri" w:cs="Calibri"/>
              <w:b/>
              <w:bCs/>
              <w:sz w:val="24"/>
              <w:szCs w:val="24"/>
              <w:shd w:val="clear" w:color="auto" w:fill="FFFFFF"/>
              <w:lang w:eastAsia="ja-JP"/>
            </w:rPr>
          </w:rPrChange>
        </w:rPr>
        <w:t>B</w:t>
      </w:r>
      <w:r w:rsidR="009F4008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0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)</w:t>
      </w:r>
      <w:r w:rsidR="00425C8F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0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.</w:t>
      </w:r>
    </w:p>
    <w:p w14:paraId="4DCC8DE8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0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</w:p>
    <w:p w14:paraId="3C8550F1" w14:textId="0310114A" w:rsidR="00974B8B" w:rsidRPr="00817570" w:rsidRDefault="00425C8F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  <w:rPr>
          <w:highlight w:val="yellow"/>
          <w:shd w:val="clear" w:color="auto" w:fill="FFFFFF"/>
          <w:lang w:eastAsia="ja-JP"/>
          <w:rPrChange w:id="307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</w:pPr>
      <w:r w:rsidRPr="00817570">
        <w:rPr>
          <w:highlight w:val="yellow"/>
          <w:shd w:val="clear" w:color="auto" w:fill="FFFFFF"/>
          <w:lang w:eastAsia="ja-JP"/>
          <w:rPrChange w:id="308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NOTE: Rotation of </w:t>
      </w:r>
      <w:r w:rsidR="00F154B8" w:rsidRPr="00817570">
        <w:rPr>
          <w:highlight w:val="yellow"/>
          <w:shd w:val="clear" w:color="auto" w:fill="FFFFFF"/>
          <w:lang w:eastAsia="ja-JP"/>
          <w:rPrChange w:id="309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the </w:t>
      </w:r>
      <w:r w:rsidRPr="00817570">
        <w:rPr>
          <w:highlight w:val="yellow"/>
          <w:shd w:val="clear" w:color="auto" w:fill="FFFFFF"/>
          <w:lang w:eastAsia="ja-JP"/>
          <w:rPrChange w:id="310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operating table is not required for IHIVC reconstruction. </w:t>
      </w:r>
      <w:r w:rsidR="004B005B" w:rsidRPr="00817570">
        <w:rPr>
          <w:highlight w:val="yellow"/>
          <w:shd w:val="clear" w:color="auto" w:fill="FFFFFF"/>
          <w:lang w:eastAsia="ja-JP"/>
          <w:rPrChange w:id="311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Approximately s</w:t>
      </w:r>
      <w:r w:rsidRPr="00817570">
        <w:rPr>
          <w:highlight w:val="yellow"/>
          <w:shd w:val="clear" w:color="auto" w:fill="FFFFFF"/>
          <w:lang w:eastAsia="ja-JP"/>
          <w:rPrChange w:id="312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ix to eight sti</w:t>
      </w:r>
      <w:r w:rsidR="00F73A4C" w:rsidRPr="00817570">
        <w:rPr>
          <w:highlight w:val="yellow"/>
          <w:shd w:val="clear" w:color="auto" w:fill="FFFFFF"/>
          <w:lang w:eastAsia="ja-JP"/>
          <w:rPrChange w:id="313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t</w:t>
      </w:r>
      <w:r w:rsidRPr="00817570">
        <w:rPr>
          <w:highlight w:val="yellow"/>
          <w:shd w:val="clear" w:color="auto" w:fill="FFFFFF"/>
          <w:lang w:eastAsia="ja-JP"/>
          <w:rPrChange w:id="314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ches for </w:t>
      </w:r>
      <w:r w:rsidR="00FC608F" w:rsidRPr="00817570">
        <w:rPr>
          <w:highlight w:val="yellow"/>
          <w:shd w:val="clear" w:color="auto" w:fill="FFFFFF"/>
          <w:lang w:eastAsia="ja-JP"/>
          <w:rPrChange w:id="315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each</w:t>
      </w:r>
      <w:r w:rsidRPr="00817570">
        <w:rPr>
          <w:highlight w:val="yellow"/>
          <w:shd w:val="clear" w:color="auto" w:fill="FFFFFF"/>
          <w:lang w:eastAsia="ja-JP"/>
          <w:rPrChange w:id="316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 posterior and anterior wall are </w:t>
      </w:r>
      <w:r w:rsidR="00901ACD" w:rsidRPr="00817570">
        <w:rPr>
          <w:highlight w:val="yellow"/>
          <w:shd w:val="clear" w:color="auto" w:fill="FFFFFF"/>
          <w:lang w:eastAsia="ja-JP"/>
          <w:rPrChange w:id="317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sufficient</w:t>
      </w:r>
      <w:r w:rsidR="00F73A4C" w:rsidRPr="00817570">
        <w:rPr>
          <w:highlight w:val="yellow"/>
          <w:shd w:val="clear" w:color="auto" w:fill="FFFFFF"/>
          <w:lang w:eastAsia="ja-JP"/>
          <w:rPrChange w:id="318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.</w:t>
      </w:r>
    </w:p>
    <w:p w14:paraId="637646DC" w14:textId="77777777" w:rsidR="00974B8B" w:rsidRPr="00817570" w:rsidRDefault="00974B8B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  <w:rPr>
          <w:highlight w:val="yellow"/>
          <w:shd w:val="clear" w:color="auto" w:fill="FFFFFF"/>
          <w:lang w:eastAsia="ja-JP"/>
          <w:rPrChange w:id="319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</w:pPr>
    </w:p>
    <w:p w14:paraId="51DDA512" w14:textId="1A73EE4B" w:rsidR="00F73A4C" w:rsidRPr="00817570" w:rsidRDefault="00F73A4C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2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2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Flush the air in </w:t>
      </w:r>
      <w:r w:rsidR="00901ACD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2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the </w:t>
      </w:r>
      <w:r w:rsidR="00BB284D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2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I</w:t>
      </w: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2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HIVC</w:t>
      </w:r>
      <w:r w:rsidR="009056C1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25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.</w:t>
      </w:r>
    </w:p>
    <w:p w14:paraId="5AC38522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26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</w:p>
    <w:p w14:paraId="6C922896" w14:textId="38E2EC43" w:rsidR="00FC608F" w:rsidRPr="00817570" w:rsidRDefault="007B0C7B" w:rsidP="00A421FB">
      <w:pPr>
        <w:pStyle w:val="ListParagraph"/>
        <w:numPr>
          <w:ilvl w:val="1"/>
          <w:numId w:val="18"/>
        </w:numPr>
        <w:spacing w:after="0" w:line="0" w:lineRule="atLeast"/>
        <w:ind w:left="0" w:firstLine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27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  <w:r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28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Unclamp</w:t>
      </w:r>
      <w:r w:rsidR="00FC608F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29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 the IHIVC </w:t>
      </w:r>
      <w:r w:rsidR="009056C1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30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clips </w:t>
      </w:r>
      <w:r w:rsidR="00FC608F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31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from the graft side, and then </w:t>
      </w:r>
      <w:r w:rsidR="00F154B8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32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 xml:space="preserve">the </w:t>
      </w:r>
      <w:r w:rsidR="00FC608F" w:rsidRPr="00817570"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33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  <w:t>recipient side.</w:t>
      </w:r>
    </w:p>
    <w:p w14:paraId="0698C7BD" w14:textId="77777777" w:rsidR="00974B8B" w:rsidRPr="00817570" w:rsidRDefault="00974B8B" w:rsidP="00A421FB">
      <w:pPr>
        <w:pStyle w:val="ListParagraph"/>
        <w:spacing w:after="0" w:line="0" w:lineRule="atLeast"/>
        <w:ind w:left="0"/>
        <w:rPr>
          <w:rFonts w:ascii="Calibri" w:hAnsi="Calibri" w:cs="Calibri"/>
          <w:sz w:val="24"/>
          <w:szCs w:val="24"/>
          <w:highlight w:val="yellow"/>
          <w:shd w:val="clear" w:color="auto" w:fill="FFFFFF"/>
          <w:lang w:eastAsia="ja-JP"/>
          <w:rPrChange w:id="334" w:author="Author" w:date="2025-10-31T06:46:00Z" w16du:dateUtc="2025-10-30T21:46:00Z">
            <w:rPr>
              <w:rFonts w:ascii="Calibri" w:hAnsi="Calibri" w:cs="Calibri"/>
              <w:sz w:val="24"/>
              <w:szCs w:val="24"/>
              <w:shd w:val="clear" w:color="auto" w:fill="FFFFFF"/>
              <w:lang w:eastAsia="ja-JP"/>
            </w:rPr>
          </w:rPrChange>
        </w:rPr>
      </w:pPr>
    </w:p>
    <w:p w14:paraId="518A5758" w14:textId="6C8985BE" w:rsidR="00391F8D" w:rsidRPr="00A421FB" w:rsidRDefault="00F73A4C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  <w:rPr>
          <w:shd w:val="clear" w:color="auto" w:fill="FFFFFF"/>
          <w:lang w:eastAsia="ja-JP"/>
        </w:rPr>
      </w:pPr>
      <w:r w:rsidRPr="00817570">
        <w:rPr>
          <w:highlight w:val="yellow"/>
          <w:shd w:val="clear" w:color="auto" w:fill="FFFFFF"/>
          <w:lang w:eastAsia="ja-JP"/>
          <w:rPrChange w:id="335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NOTE: </w:t>
      </w:r>
      <w:r w:rsidR="009056C1" w:rsidRPr="00817570">
        <w:rPr>
          <w:highlight w:val="yellow"/>
          <w:shd w:val="clear" w:color="auto" w:fill="FFFFFF"/>
          <w:lang w:eastAsia="ja-JP"/>
          <w:rPrChange w:id="336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Ligation of the continuous suture with the stay suture on the left side of </w:t>
      </w:r>
      <w:r w:rsidR="00901ACD" w:rsidRPr="00817570">
        <w:rPr>
          <w:highlight w:val="yellow"/>
          <w:shd w:val="clear" w:color="auto" w:fill="FFFFFF"/>
          <w:lang w:eastAsia="ja-JP"/>
          <w:rPrChange w:id="337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the </w:t>
      </w:r>
      <w:r w:rsidR="009056C1" w:rsidRPr="00817570">
        <w:rPr>
          <w:highlight w:val="yellow"/>
          <w:shd w:val="clear" w:color="auto" w:fill="FFFFFF"/>
          <w:lang w:eastAsia="ja-JP"/>
          <w:rPrChange w:id="338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IHIVC is unnecessary. </w:t>
      </w:r>
      <w:r w:rsidRPr="00817570">
        <w:rPr>
          <w:highlight w:val="yellow"/>
          <w:shd w:val="clear" w:color="auto" w:fill="FFFFFF"/>
          <w:lang w:eastAsia="ja-JP"/>
          <w:rPrChange w:id="339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It takes 8</w:t>
      </w:r>
      <w:r w:rsidR="00901ACD" w:rsidRPr="00817570">
        <w:rPr>
          <w:highlight w:val="yellow"/>
          <w:shd w:val="clear" w:color="auto" w:fill="FFFFFF"/>
          <w:lang w:eastAsia="ja-JP"/>
          <w:rPrChange w:id="340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–</w:t>
      </w:r>
      <w:r w:rsidRPr="00817570">
        <w:rPr>
          <w:highlight w:val="yellow"/>
          <w:shd w:val="clear" w:color="auto" w:fill="FFFFFF"/>
          <w:lang w:eastAsia="ja-JP"/>
          <w:rPrChange w:id="341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10 min for IHIVC reconstruction. </w:t>
      </w:r>
      <w:r w:rsidR="00901ACD" w:rsidRPr="00817570">
        <w:rPr>
          <w:highlight w:val="yellow"/>
          <w:shd w:val="clear" w:color="auto" w:fill="FFFFFF"/>
          <w:lang w:eastAsia="ja-JP"/>
          <w:rPrChange w:id="342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The t</w:t>
      </w:r>
      <w:r w:rsidRPr="00817570">
        <w:rPr>
          <w:highlight w:val="yellow"/>
          <w:shd w:val="clear" w:color="auto" w:fill="FFFFFF"/>
          <w:lang w:eastAsia="ja-JP"/>
          <w:rPrChange w:id="343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otal reperfusion time from PV clamping</w:t>
      </w:r>
      <w:r w:rsidR="00FC608F" w:rsidRPr="00817570">
        <w:rPr>
          <w:highlight w:val="yellow"/>
          <w:shd w:val="clear" w:color="auto" w:fill="FFFFFF"/>
          <w:lang w:eastAsia="ja-JP"/>
          <w:rPrChange w:id="344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 to </w:t>
      </w:r>
      <w:r w:rsidRPr="00817570">
        <w:rPr>
          <w:highlight w:val="yellow"/>
          <w:shd w:val="clear" w:color="auto" w:fill="FFFFFF"/>
          <w:lang w:eastAsia="ja-JP"/>
          <w:rPrChange w:id="345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IHIVC releas</w:t>
      </w:r>
      <w:r w:rsidR="00901ACD" w:rsidRPr="00817570">
        <w:rPr>
          <w:highlight w:val="yellow"/>
          <w:shd w:val="clear" w:color="auto" w:fill="FFFFFF"/>
          <w:lang w:eastAsia="ja-JP"/>
          <w:rPrChange w:id="346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e</w:t>
      </w:r>
      <w:r w:rsidRPr="00817570">
        <w:rPr>
          <w:highlight w:val="yellow"/>
          <w:shd w:val="clear" w:color="auto" w:fill="FFFFFF"/>
          <w:lang w:eastAsia="ja-JP"/>
          <w:rPrChange w:id="347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 should be</w:t>
      </w:r>
      <w:r w:rsidR="00901ACD" w:rsidRPr="00817570">
        <w:rPr>
          <w:highlight w:val="yellow"/>
          <w:shd w:val="clear" w:color="auto" w:fill="FFFFFF"/>
          <w:lang w:eastAsia="ja-JP"/>
          <w:rPrChange w:id="348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 xml:space="preserve"> </w:t>
      </w:r>
      <w:r w:rsidRPr="00817570">
        <w:rPr>
          <w:highlight w:val="yellow"/>
          <w:shd w:val="clear" w:color="auto" w:fill="FFFFFF"/>
          <w:lang w:eastAsia="ja-JP"/>
          <w:rPrChange w:id="349" w:author="Author" w:date="2025-10-31T06:46:00Z" w16du:dateUtc="2025-10-30T21:46:00Z">
            <w:rPr>
              <w:shd w:val="clear" w:color="auto" w:fill="FFFFFF"/>
              <w:lang w:eastAsia="ja-JP"/>
            </w:rPr>
          </w:rPrChange>
        </w:rPr>
        <w:t>within 30 min.</w:t>
      </w:r>
      <w:r w:rsidRPr="00A421FB">
        <w:rPr>
          <w:shd w:val="clear" w:color="auto" w:fill="FFFFFF"/>
          <w:lang w:eastAsia="ja-JP"/>
        </w:rPr>
        <w:t xml:space="preserve"> </w:t>
      </w:r>
    </w:p>
    <w:p w14:paraId="65A77EA4" w14:textId="77777777" w:rsidR="00391F8D" w:rsidRPr="00A421FB" w:rsidRDefault="00391F8D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  <w:rPr>
          <w:b/>
        </w:rPr>
      </w:pPr>
    </w:p>
    <w:p w14:paraId="08AF3300" w14:textId="1A8A752C" w:rsidR="006E4797" w:rsidRPr="00A421FB" w:rsidRDefault="00551D82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</w:pPr>
      <w:r w:rsidRPr="00A421FB">
        <w:rPr>
          <w:b/>
        </w:rPr>
        <w:t xml:space="preserve">REPRESENTATIVE RESULTS: </w:t>
      </w:r>
    </w:p>
    <w:p w14:paraId="07717BD9" w14:textId="3775558A" w:rsidR="00EF1B1D" w:rsidRPr="00A421FB" w:rsidRDefault="00EA15C1" w:rsidP="00A421FB">
      <w:pPr>
        <w:spacing w:line="0" w:lineRule="atLeast"/>
      </w:pPr>
      <w:r w:rsidRPr="00A421FB">
        <w:t>A mouse recipient recover</w:t>
      </w:r>
      <w:r w:rsidR="00901ACD" w:rsidRPr="00A421FB">
        <w:t>ed</w:t>
      </w:r>
      <w:r w:rsidRPr="00A421FB">
        <w:t xml:space="preserve"> from anesthesia within 30 min when successful vascular </w:t>
      </w:r>
      <w:r w:rsidRPr="00A421FB">
        <w:lastRenderedPageBreak/>
        <w:t xml:space="preserve">reconstruction </w:t>
      </w:r>
      <w:r w:rsidR="00901ACD" w:rsidRPr="00A421FB">
        <w:t>was</w:t>
      </w:r>
      <w:r w:rsidRPr="00A421FB">
        <w:t xml:space="preserve"> performed using </w:t>
      </w:r>
      <w:r w:rsidR="00F154B8" w:rsidRPr="00A421FB">
        <w:t xml:space="preserve">a </w:t>
      </w:r>
      <w:r w:rsidRPr="00A421FB">
        <w:t xml:space="preserve">normal liver graft </w:t>
      </w:r>
      <w:r w:rsidR="004923FC" w:rsidRPr="00A421FB">
        <w:t xml:space="preserve">without </w:t>
      </w:r>
      <w:r w:rsidR="00901ACD" w:rsidRPr="00A421FB">
        <w:t xml:space="preserve">an </w:t>
      </w:r>
      <w:r w:rsidR="004923FC" w:rsidRPr="00A421FB">
        <w:t>extended</w:t>
      </w:r>
      <w:r w:rsidRPr="00A421FB">
        <w:t xml:space="preserve"> cold ischemic time. </w:t>
      </w:r>
      <w:r w:rsidR="002014C8" w:rsidRPr="00A421FB">
        <w:t>A</w:t>
      </w:r>
      <w:r w:rsidRPr="00A421FB">
        <w:t xml:space="preserve"> success rate </w:t>
      </w:r>
      <w:r w:rsidR="002014C8" w:rsidRPr="00A421FB">
        <w:t xml:space="preserve">of </w:t>
      </w:r>
      <w:r w:rsidRPr="00A421FB">
        <w:t xml:space="preserve">&gt;90% </w:t>
      </w:r>
      <w:r w:rsidR="00CE6715" w:rsidRPr="00A421FB">
        <w:t>can be considered skilled</w:t>
      </w:r>
      <w:r w:rsidRPr="00A421FB">
        <w:t xml:space="preserve"> </w:t>
      </w:r>
      <w:r w:rsidR="00EF1B1D" w:rsidRPr="00A421FB">
        <w:t xml:space="preserve">for this procedure. We examined the learning curves </w:t>
      </w:r>
      <w:r w:rsidR="009056C1" w:rsidRPr="00A421FB">
        <w:t xml:space="preserve">in one surgeon </w:t>
      </w:r>
      <w:r w:rsidR="00EF1B1D" w:rsidRPr="00A421FB">
        <w:t xml:space="preserve">for </w:t>
      </w:r>
      <w:r w:rsidR="001567D0" w:rsidRPr="00A421FB">
        <w:t xml:space="preserve">post-LT recovery rates (recovery from anesthesia), </w:t>
      </w:r>
      <w:proofErr w:type="spellStart"/>
      <w:r w:rsidR="00EF1B1D" w:rsidRPr="00A421FB">
        <w:t>anhepatic</w:t>
      </w:r>
      <w:proofErr w:type="spellEnd"/>
      <w:r w:rsidR="00EF1B1D" w:rsidRPr="00A421FB">
        <w:t xml:space="preserve"> time (</w:t>
      </w:r>
      <w:r w:rsidR="00EF1B1D" w:rsidRPr="004B005B">
        <w:rPr>
          <w:lang w:eastAsia="ja-JP"/>
        </w:rPr>
        <w:t xml:space="preserve">from clamping to releasing </w:t>
      </w:r>
      <w:r w:rsidR="002014C8" w:rsidRPr="004B005B">
        <w:rPr>
          <w:lang w:eastAsia="ja-JP"/>
        </w:rPr>
        <w:t xml:space="preserve">the </w:t>
      </w:r>
      <w:r w:rsidR="00EF1B1D" w:rsidRPr="004B005B">
        <w:rPr>
          <w:lang w:eastAsia="ja-JP"/>
        </w:rPr>
        <w:t>PV flow)</w:t>
      </w:r>
      <w:r w:rsidR="002014C8" w:rsidRPr="004B005B">
        <w:rPr>
          <w:lang w:eastAsia="ja-JP"/>
        </w:rPr>
        <w:t>,</w:t>
      </w:r>
      <w:r w:rsidR="00EF1B1D" w:rsidRPr="004B005B">
        <w:rPr>
          <w:lang w:eastAsia="ja-JP"/>
        </w:rPr>
        <w:t xml:space="preserve"> and total reperfusion time (from clamping </w:t>
      </w:r>
      <w:r w:rsidR="002014C8" w:rsidRPr="004B005B">
        <w:rPr>
          <w:lang w:eastAsia="ja-JP"/>
        </w:rPr>
        <w:t xml:space="preserve">the </w:t>
      </w:r>
      <w:r w:rsidR="00EF1B1D" w:rsidRPr="004B005B">
        <w:rPr>
          <w:lang w:eastAsia="ja-JP"/>
        </w:rPr>
        <w:t xml:space="preserve">PV to releasing </w:t>
      </w:r>
      <w:r w:rsidR="002014C8" w:rsidRPr="004B005B">
        <w:rPr>
          <w:lang w:eastAsia="ja-JP"/>
        </w:rPr>
        <w:t xml:space="preserve">the </w:t>
      </w:r>
      <w:r w:rsidR="00EF1B1D" w:rsidRPr="004B005B">
        <w:rPr>
          <w:lang w:eastAsia="ja-JP"/>
        </w:rPr>
        <w:t xml:space="preserve">IHIVC flow). </w:t>
      </w:r>
      <w:r w:rsidR="001567D0" w:rsidRPr="004B005B">
        <w:rPr>
          <w:lang w:eastAsia="ja-JP"/>
        </w:rPr>
        <w:t xml:space="preserve">Over 60 </w:t>
      </w:r>
      <w:r w:rsidR="00EF1B1D" w:rsidRPr="004B005B">
        <w:rPr>
          <w:lang w:eastAsia="ja-JP"/>
        </w:rPr>
        <w:t xml:space="preserve">cases </w:t>
      </w:r>
      <w:r w:rsidR="001567D0" w:rsidRPr="004B005B">
        <w:rPr>
          <w:lang w:eastAsia="ja-JP"/>
        </w:rPr>
        <w:t>were</w:t>
      </w:r>
      <w:r w:rsidR="00EF1B1D" w:rsidRPr="004B005B">
        <w:rPr>
          <w:lang w:eastAsia="ja-JP"/>
        </w:rPr>
        <w:t xml:space="preserve"> required to obtain </w:t>
      </w:r>
      <w:r w:rsidR="004B005B" w:rsidRPr="004B005B">
        <w:rPr>
          <w:lang w:eastAsia="ja-JP"/>
        </w:rPr>
        <w:t xml:space="preserve">satisfactory </w:t>
      </w:r>
      <w:r w:rsidR="001567D0" w:rsidRPr="004B005B">
        <w:rPr>
          <w:lang w:eastAsia="ja-JP"/>
        </w:rPr>
        <w:t xml:space="preserve">recovery rates, and over 80 cases were needed to </w:t>
      </w:r>
      <w:r w:rsidR="002014C8" w:rsidRPr="004B005B">
        <w:rPr>
          <w:lang w:eastAsia="ja-JP"/>
        </w:rPr>
        <w:t>obtain a stable</w:t>
      </w:r>
      <w:r w:rsidR="001567D0" w:rsidRPr="004B005B">
        <w:rPr>
          <w:lang w:eastAsia="ja-JP"/>
        </w:rPr>
        <w:t xml:space="preserve"> </w:t>
      </w:r>
      <w:proofErr w:type="spellStart"/>
      <w:r w:rsidR="00EF1B1D" w:rsidRPr="004B005B">
        <w:rPr>
          <w:lang w:eastAsia="ja-JP"/>
        </w:rPr>
        <w:t>anhepatic</w:t>
      </w:r>
      <w:proofErr w:type="spellEnd"/>
      <w:r w:rsidR="00EF1B1D" w:rsidRPr="004B005B">
        <w:rPr>
          <w:lang w:eastAsia="ja-JP"/>
        </w:rPr>
        <w:t xml:space="preserve"> time within 20 min and </w:t>
      </w:r>
      <w:r w:rsidR="002014C8" w:rsidRPr="004B005B">
        <w:rPr>
          <w:lang w:eastAsia="ja-JP"/>
        </w:rPr>
        <w:t xml:space="preserve">a </w:t>
      </w:r>
      <w:r w:rsidR="00EF1B1D" w:rsidRPr="004B005B">
        <w:rPr>
          <w:lang w:eastAsia="ja-JP"/>
        </w:rPr>
        <w:t xml:space="preserve">total reperfusion time </w:t>
      </w:r>
      <w:r w:rsidR="004B005B" w:rsidRPr="004B005B">
        <w:rPr>
          <w:lang w:eastAsia="ja-JP"/>
        </w:rPr>
        <w:t xml:space="preserve">of </w:t>
      </w:r>
      <w:r w:rsidR="002014C8" w:rsidRPr="004B005B">
        <w:rPr>
          <w:lang w:eastAsia="ja-JP"/>
        </w:rPr>
        <w:t>approximately</w:t>
      </w:r>
      <w:r w:rsidR="00EF1B1D" w:rsidRPr="004B005B">
        <w:rPr>
          <w:lang w:eastAsia="ja-JP"/>
        </w:rPr>
        <w:t xml:space="preserve"> 30 min</w:t>
      </w:r>
      <w:r w:rsidR="001567D0" w:rsidRPr="004B005B">
        <w:rPr>
          <w:lang w:eastAsia="ja-JP"/>
        </w:rPr>
        <w:t xml:space="preserve"> (</w:t>
      </w:r>
      <w:r w:rsidR="001567D0" w:rsidRPr="00A421FB">
        <w:rPr>
          <w:b/>
          <w:bCs/>
          <w:lang w:eastAsia="ja-JP"/>
        </w:rPr>
        <w:t xml:space="preserve">Figure </w:t>
      </w:r>
      <w:r w:rsidR="00BF0031" w:rsidRPr="00A421FB">
        <w:rPr>
          <w:b/>
          <w:bCs/>
          <w:lang w:eastAsia="ja-JP"/>
        </w:rPr>
        <w:t>3</w:t>
      </w:r>
      <w:r w:rsidR="001567D0" w:rsidRPr="00A421FB">
        <w:rPr>
          <w:b/>
          <w:bCs/>
          <w:lang w:eastAsia="ja-JP"/>
        </w:rPr>
        <w:t>A−C</w:t>
      </w:r>
      <w:r w:rsidR="001567D0" w:rsidRPr="004B005B">
        <w:rPr>
          <w:lang w:eastAsia="ja-JP"/>
        </w:rPr>
        <w:t>)</w:t>
      </w:r>
      <w:r w:rsidR="00EF1B1D" w:rsidRPr="004B005B">
        <w:rPr>
          <w:lang w:eastAsia="ja-JP"/>
        </w:rPr>
        <w:t>.</w:t>
      </w:r>
    </w:p>
    <w:p w14:paraId="52994E8F" w14:textId="77777777" w:rsidR="00974B8B" w:rsidRPr="004B005B" w:rsidRDefault="00974B8B" w:rsidP="00A421FB">
      <w:pPr>
        <w:spacing w:line="0" w:lineRule="atLeast"/>
        <w:rPr>
          <w:lang w:eastAsia="ja-JP"/>
        </w:rPr>
      </w:pPr>
    </w:p>
    <w:p w14:paraId="079B5679" w14:textId="1AEF841C" w:rsidR="006E4797" w:rsidRPr="00A421FB" w:rsidRDefault="00D63704" w:rsidP="00A421FB">
      <w:pPr>
        <w:spacing w:line="0" w:lineRule="atLeast"/>
        <w:rPr>
          <w:rFonts w:eastAsia="Times New Roman"/>
        </w:rPr>
      </w:pPr>
      <w:r w:rsidRPr="00A421FB">
        <w:rPr>
          <w:rFonts w:eastAsia="Times New Roman"/>
        </w:rPr>
        <w:t xml:space="preserve">We then evaluated the surgical outcomes </w:t>
      </w:r>
      <w:r w:rsidR="00EC1AC0" w:rsidRPr="00A421FB">
        <w:rPr>
          <w:rFonts w:eastAsia="Times New Roman"/>
        </w:rPr>
        <w:t>regarding the</w:t>
      </w:r>
      <w:r w:rsidRPr="00A421FB">
        <w:rPr>
          <w:rFonts w:eastAsia="Times New Roman"/>
        </w:rPr>
        <w:t xml:space="preserve"> cuff and suture techniques for IHIVC reconstruction, </w:t>
      </w:r>
      <w:r w:rsidR="000F3899" w:rsidRPr="00A421FB">
        <w:rPr>
          <w:rFonts w:eastAsia="Times New Roman"/>
        </w:rPr>
        <w:t xml:space="preserve">which were </w:t>
      </w:r>
      <w:r w:rsidRPr="00A421FB">
        <w:rPr>
          <w:rFonts w:eastAsia="Times New Roman"/>
        </w:rPr>
        <w:t xml:space="preserve">performed by </w:t>
      </w:r>
      <w:r w:rsidR="00EC1AC0" w:rsidRPr="00A421FB">
        <w:rPr>
          <w:rFonts w:eastAsia="Times New Roman"/>
        </w:rPr>
        <w:t xml:space="preserve">two </w:t>
      </w:r>
      <w:r w:rsidRPr="00A421FB">
        <w:rPr>
          <w:rFonts w:eastAsia="Times New Roman"/>
        </w:rPr>
        <w:t xml:space="preserve">well-skilled surgeons. </w:t>
      </w:r>
      <w:r w:rsidR="00EF1B1D" w:rsidRPr="004B005B">
        <w:rPr>
          <w:lang w:eastAsia="ja-JP"/>
        </w:rPr>
        <w:t xml:space="preserve">The IHIVC diameters </w:t>
      </w:r>
      <w:r w:rsidR="002014C8" w:rsidRPr="004B005B">
        <w:rPr>
          <w:lang w:eastAsia="ja-JP"/>
        </w:rPr>
        <w:t>using</w:t>
      </w:r>
      <w:r w:rsidR="00EF1B1D" w:rsidRPr="004B005B">
        <w:rPr>
          <w:lang w:eastAsia="ja-JP"/>
        </w:rPr>
        <w:t xml:space="preserve"> </w:t>
      </w:r>
      <w:r w:rsidR="002014C8" w:rsidRPr="004B005B">
        <w:rPr>
          <w:lang w:eastAsia="ja-JP"/>
        </w:rPr>
        <w:t>the</w:t>
      </w:r>
      <w:r w:rsidR="00EF1B1D" w:rsidRPr="004B005B">
        <w:rPr>
          <w:lang w:eastAsia="ja-JP"/>
        </w:rPr>
        <w:t xml:space="preserve"> suture technique </w:t>
      </w:r>
      <w:r w:rsidR="002014C8" w:rsidRPr="004B005B">
        <w:rPr>
          <w:lang w:eastAsia="ja-JP"/>
        </w:rPr>
        <w:t>were</w:t>
      </w:r>
      <w:r w:rsidR="00EF1B1D" w:rsidRPr="004B005B">
        <w:rPr>
          <w:lang w:eastAsia="ja-JP"/>
        </w:rPr>
        <w:t xml:space="preserve"> significantly larger </w:t>
      </w:r>
      <w:r w:rsidR="002014C8" w:rsidRPr="004B005B">
        <w:rPr>
          <w:lang w:eastAsia="ja-JP"/>
        </w:rPr>
        <w:t>than those</w:t>
      </w:r>
      <w:r w:rsidR="00EF1B1D" w:rsidRPr="004B005B">
        <w:rPr>
          <w:lang w:eastAsia="ja-JP"/>
        </w:rPr>
        <w:t xml:space="preserve"> </w:t>
      </w:r>
      <w:r w:rsidR="002014C8" w:rsidRPr="004B005B">
        <w:rPr>
          <w:lang w:eastAsia="ja-JP"/>
        </w:rPr>
        <w:t>using</w:t>
      </w:r>
      <w:r w:rsidR="00EF1B1D" w:rsidRPr="004B005B">
        <w:rPr>
          <w:lang w:eastAsia="ja-JP"/>
        </w:rPr>
        <w:t xml:space="preserve"> </w:t>
      </w:r>
      <w:r w:rsidR="002014C8" w:rsidRPr="004B005B">
        <w:rPr>
          <w:lang w:eastAsia="ja-JP"/>
        </w:rPr>
        <w:t>the</w:t>
      </w:r>
      <w:r w:rsidR="000A3098" w:rsidRPr="004B005B">
        <w:rPr>
          <w:lang w:eastAsia="ja-JP"/>
        </w:rPr>
        <w:t xml:space="preserve"> cuff technique (</w:t>
      </w:r>
      <w:r w:rsidR="000A3098" w:rsidRPr="00A421FB">
        <w:rPr>
          <w:b/>
          <w:bCs/>
          <w:lang w:eastAsia="ja-JP"/>
        </w:rPr>
        <w:t xml:space="preserve">Figure </w:t>
      </w:r>
      <w:r w:rsidR="00BF0031" w:rsidRPr="00A421FB">
        <w:rPr>
          <w:b/>
          <w:bCs/>
          <w:lang w:eastAsia="ja-JP"/>
        </w:rPr>
        <w:t>4</w:t>
      </w:r>
      <w:r w:rsidR="00F80598" w:rsidRPr="00A421FB">
        <w:rPr>
          <w:b/>
          <w:bCs/>
          <w:lang w:eastAsia="ja-JP"/>
        </w:rPr>
        <w:t>A</w:t>
      </w:r>
      <w:r w:rsidR="000A3098" w:rsidRPr="004B005B">
        <w:rPr>
          <w:lang w:eastAsia="ja-JP"/>
        </w:rPr>
        <w:t xml:space="preserve">). </w:t>
      </w:r>
      <w:r w:rsidR="00F80598" w:rsidRPr="004B005B">
        <w:rPr>
          <w:lang w:eastAsia="ja-JP"/>
        </w:rPr>
        <w:t xml:space="preserve">In addition, the total reperfusion time was comparable between </w:t>
      </w:r>
      <w:r w:rsidR="00C90190" w:rsidRPr="004B005B">
        <w:rPr>
          <w:lang w:eastAsia="ja-JP"/>
        </w:rPr>
        <w:t>the</w:t>
      </w:r>
      <w:r w:rsidR="00F80598" w:rsidRPr="004B005B">
        <w:rPr>
          <w:lang w:eastAsia="ja-JP"/>
        </w:rPr>
        <w:t xml:space="preserve"> suture and cuff technique</w:t>
      </w:r>
      <w:r w:rsidR="00C90190" w:rsidRPr="004B005B">
        <w:rPr>
          <w:lang w:eastAsia="ja-JP"/>
        </w:rPr>
        <w:t>s</w:t>
      </w:r>
      <w:r w:rsidR="00F80598" w:rsidRPr="004B005B">
        <w:rPr>
          <w:lang w:eastAsia="ja-JP"/>
        </w:rPr>
        <w:t xml:space="preserve"> in IHIVC reconstruction (</w:t>
      </w:r>
      <w:r w:rsidR="00F80598" w:rsidRPr="00A421FB">
        <w:rPr>
          <w:b/>
          <w:bCs/>
          <w:lang w:eastAsia="ja-JP"/>
        </w:rPr>
        <w:t xml:space="preserve">Figure </w:t>
      </w:r>
      <w:r w:rsidR="00BF0031" w:rsidRPr="00A421FB">
        <w:rPr>
          <w:b/>
          <w:bCs/>
          <w:lang w:eastAsia="ja-JP"/>
        </w:rPr>
        <w:t>4</w:t>
      </w:r>
      <w:r w:rsidR="00F80598" w:rsidRPr="00A421FB">
        <w:rPr>
          <w:b/>
          <w:bCs/>
          <w:lang w:eastAsia="ja-JP"/>
        </w:rPr>
        <w:t>B</w:t>
      </w:r>
      <w:r w:rsidR="00F80598" w:rsidRPr="004B005B">
        <w:rPr>
          <w:lang w:eastAsia="ja-JP"/>
        </w:rPr>
        <w:t>)</w:t>
      </w:r>
      <w:r w:rsidR="00CE6715" w:rsidRPr="004B005B">
        <w:rPr>
          <w:lang w:eastAsia="ja-JP"/>
        </w:rPr>
        <w:t>. In contrast, the operating time for donor surgery and back-table preparation w</w:t>
      </w:r>
      <w:r w:rsidR="00C90190" w:rsidRPr="004B005B">
        <w:rPr>
          <w:lang w:eastAsia="ja-JP"/>
        </w:rPr>
        <w:t>as</w:t>
      </w:r>
      <w:r w:rsidR="00CE6715" w:rsidRPr="004B005B">
        <w:rPr>
          <w:lang w:eastAsia="ja-JP"/>
        </w:rPr>
        <w:t xml:space="preserve"> significantly shorter </w:t>
      </w:r>
      <w:r w:rsidR="004923FC" w:rsidRPr="004B005B">
        <w:rPr>
          <w:lang w:eastAsia="ja-JP"/>
        </w:rPr>
        <w:t>with</w:t>
      </w:r>
      <w:r w:rsidR="00CE6715" w:rsidRPr="004B005B">
        <w:rPr>
          <w:lang w:eastAsia="ja-JP"/>
        </w:rPr>
        <w:t xml:space="preserve"> </w:t>
      </w:r>
      <w:r w:rsidR="00C90190" w:rsidRPr="004B005B">
        <w:rPr>
          <w:lang w:eastAsia="ja-JP"/>
        </w:rPr>
        <w:t>the</w:t>
      </w:r>
      <w:r w:rsidR="00CE6715" w:rsidRPr="004B005B">
        <w:rPr>
          <w:lang w:eastAsia="ja-JP"/>
        </w:rPr>
        <w:t xml:space="preserve"> suture technique </w:t>
      </w:r>
      <w:r w:rsidR="00C90190" w:rsidRPr="004B005B">
        <w:rPr>
          <w:lang w:eastAsia="ja-JP"/>
        </w:rPr>
        <w:t>than with</w:t>
      </w:r>
      <w:r w:rsidR="00CE6715" w:rsidRPr="004B005B">
        <w:rPr>
          <w:lang w:eastAsia="ja-JP"/>
        </w:rPr>
        <w:t xml:space="preserve"> </w:t>
      </w:r>
      <w:r w:rsidR="00C90190" w:rsidRPr="004B005B">
        <w:rPr>
          <w:lang w:eastAsia="ja-JP"/>
        </w:rPr>
        <w:t>the</w:t>
      </w:r>
      <w:r w:rsidR="00CE6715" w:rsidRPr="004B005B">
        <w:rPr>
          <w:lang w:eastAsia="ja-JP"/>
        </w:rPr>
        <w:t xml:space="preserve"> cuff technique </w:t>
      </w:r>
      <w:r w:rsidR="004923FC" w:rsidRPr="004B005B">
        <w:rPr>
          <w:lang w:eastAsia="ja-JP"/>
        </w:rPr>
        <w:t>in</w:t>
      </w:r>
      <w:r w:rsidR="00CE6715" w:rsidRPr="004B005B">
        <w:rPr>
          <w:lang w:eastAsia="ja-JP"/>
        </w:rPr>
        <w:t xml:space="preserve"> reconstruct</w:t>
      </w:r>
      <w:r w:rsidR="004923FC" w:rsidRPr="004B005B">
        <w:rPr>
          <w:lang w:eastAsia="ja-JP"/>
        </w:rPr>
        <w:t>i</w:t>
      </w:r>
      <w:r w:rsidR="00C90190" w:rsidRPr="004B005B">
        <w:rPr>
          <w:lang w:eastAsia="ja-JP"/>
        </w:rPr>
        <w:t>on of the</w:t>
      </w:r>
      <w:r w:rsidR="00CE6715" w:rsidRPr="004B005B">
        <w:rPr>
          <w:lang w:eastAsia="ja-JP"/>
        </w:rPr>
        <w:t xml:space="preserve"> IHIVC (</w:t>
      </w:r>
      <w:r w:rsidR="00CE6715" w:rsidRPr="00A421FB">
        <w:rPr>
          <w:b/>
          <w:bCs/>
          <w:lang w:eastAsia="ja-JP"/>
        </w:rPr>
        <w:t xml:space="preserve">Figure </w:t>
      </w:r>
      <w:r w:rsidR="00BF0031" w:rsidRPr="00A421FB">
        <w:rPr>
          <w:b/>
          <w:bCs/>
          <w:lang w:eastAsia="ja-JP"/>
        </w:rPr>
        <w:t>4</w:t>
      </w:r>
      <w:proofErr w:type="gramStart"/>
      <w:r w:rsidR="00CE6715" w:rsidRPr="00A421FB">
        <w:rPr>
          <w:b/>
          <w:bCs/>
          <w:lang w:eastAsia="ja-JP"/>
        </w:rPr>
        <w:t>C</w:t>
      </w:r>
      <w:r w:rsidR="004B005B" w:rsidRPr="004B005B">
        <w:rPr>
          <w:b/>
          <w:bCs/>
          <w:lang w:eastAsia="ja-JP"/>
        </w:rPr>
        <w:t>,</w:t>
      </w:r>
      <w:r w:rsidR="00CE6715" w:rsidRPr="00A421FB">
        <w:rPr>
          <w:b/>
          <w:bCs/>
          <w:lang w:eastAsia="ja-JP"/>
        </w:rPr>
        <w:t>D</w:t>
      </w:r>
      <w:proofErr w:type="gramEnd"/>
      <w:r w:rsidR="00CE6715" w:rsidRPr="004B005B">
        <w:rPr>
          <w:lang w:eastAsia="ja-JP"/>
        </w:rPr>
        <w:t>).</w:t>
      </w:r>
    </w:p>
    <w:p w14:paraId="77AC4E4B" w14:textId="77777777" w:rsidR="00EA15C1" w:rsidRPr="00A421FB" w:rsidRDefault="00EA15C1" w:rsidP="00A421FB">
      <w:pPr>
        <w:spacing w:line="0" w:lineRule="atLeast"/>
      </w:pPr>
    </w:p>
    <w:p w14:paraId="6D510784" w14:textId="4CBDDAD9" w:rsidR="006E4797" w:rsidRPr="00A421FB" w:rsidRDefault="00551D82" w:rsidP="00A421FB">
      <w:pPr>
        <w:spacing w:line="0" w:lineRule="atLeast"/>
      </w:pPr>
      <w:r w:rsidRPr="004B005B">
        <w:rPr>
          <w:b/>
        </w:rPr>
        <w:t>FIGURE AND TABLE LEGENDS:</w:t>
      </w:r>
      <w:r w:rsidRPr="00A421FB">
        <w:t xml:space="preserve"> </w:t>
      </w:r>
    </w:p>
    <w:p w14:paraId="380DC151" w14:textId="17F31751" w:rsidR="00C86948" w:rsidRPr="00A421FB" w:rsidRDefault="00232906" w:rsidP="00A421FB">
      <w:pPr>
        <w:spacing w:line="0" w:lineRule="atLeast"/>
        <w:rPr>
          <w:lang w:eastAsia="ja-JP"/>
        </w:rPr>
      </w:pPr>
      <w:r w:rsidRPr="00A421FB">
        <w:rPr>
          <w:b/>
          <w:bCs/>
        </w:rPr>
        <w:t>Figure 1</w:t>
      </w:r>
      <w:r w:rsidR="00974B8B" w:rsidRPr="00A421FB">
        <w:rPr>
          <w:b/>
          <w:bCs/>
        </w:rPr>
        <w:t>:</w:t>
      </w:r>
      <w:r w:rsidRPr="00A421FB">
        <w:rPr>
          <w:b/>
          <w:bCs/>
        </w:rPr>
        <w:t xml:space="preserve"> </w:t>
      </w:r>
      <w:r w:rsidR="00C86948" w:rsidRPr="00A421FB">
        <w:rPr>
          <w:b/>
          <w:bCs/>
        </w:rPr>
        <w:t>I</w:t>
      </w:r>
      <w:r w:rsidRPr="00A421FB">
        <w:rPr>
          <w:b/>
          <w:bCs/>
        </w:rPr>
        <w:t>ncision</w:t>
      </w:r>
      <w:r w:rsidR="00C86948" w:rsidRPr="00A421FB">
        <w:rPr>
          <w:b/>
          <w:bCs/>
        </w:rPr>
        <w:t xml:space="preserve"> lines</w:t>
      </w:r>
      <w:r w:rsidRPr="00A421FB">
        <w:rPr>
          <w:b/>
          <w:bCs/>
        </w:rPr>
        <w:t xml:space="preserve"> for </w:t>
      </w:r>
      <w:r w:rsidR="00C86948" w:rsidRPr="00A421FB">
        <w:rPr>
          <w:b/>
          <w:bCs/>
        </w:rPr>
        <w:t>SH</w:t>
      </w:r>
      <w:r w:rsidRPr="00A421FB">
        <w:rPr>
          <w:b/>
          <w:bCs/>
        </w:rPr>
        <w:t>IVC</w:t>
      </w:r>
      <w:r w:rsidR="00C86948" w:rsidRPr="00A421FB">
        <w:rPr>
          <w:b/>
          <w:bCs/>
        </w:rPr>
        <w:t xml:space="preserve"> and IHIVC</w:t>
      </w:r>
      <w:r w:rsidRPr="00A421FB">
        <w:rPr>
          <w:b/>
          <w:bCs/>
        </w:rPr>
        <w:t xml:space="preserve">. </w:t>
      </w:r>
      <w:r w:rsidR="00FC567A" w:rsidRPr="00A421FB">
        <w:rPr>
          <w:b/>
          <w:bCs/>
          <w:lang w:eastAsia="ja-JP"/>
        </w:rPr>
        <w:t xml:space="preserve">Dotted </w:t>
      </w:r>
      <w:r w:rsidR="00C86948" w:rsidRPr="00A421FB">
        <w:rPr>
          <w:b/>
          <w:bCs/>
          <w:lang w:eastAsia="ja-JP"/>
        </w:rPr>
        <w:t xml:space="preserve">and solid </w:t>
      </w:r>
      <w:r w:rsidR="00FC567A" w:rsidRPr="00A421FB">
        <w:rPr>
          <w:b/>
          <w:bCs/>
          <w:lang w:eastAsia="ja-JP"/>
        </w:rPr>
        <w:t>lines indicate incision</w:t>
      </w:r>
      <w:r w:rsidR="00C86948" w:rsidRPr="00A421FB">
        <w:rPr>
          <w:b/>
          <w:bCs/>
          <w:lang w:eastAsia="ja-JP"/>
        </w:rPr>
        <w:t>s</w:t>
      </w:r>
      <w:r w:rsidR="00FC567A" w:rsidRPr="00A421FB">
        <w:rPr>
          <w:b/>
          <w:bCs/>
          <w:lang w:eastAsia="ja-JP"/>
        </w:rPr>
        <w:t xml:space="preserve"> </w:t>
      </w:r>
      <w:r w:rsidR="00C86948" w:rsidRPr="00A421FB">
        <w:rPr>
          <w:b/>
          <w:bCs/>
          <w:lang w:eastAsia="ja-JP"/>
        </w:rPr>
        <w:t>for</w:t>
      </w:r>
      <w:r w:rsidR="00FC567A" w:rsidRPr="00A421FB">
        <w:rPr>
          <w:b/>
          <w:bCs/>
          <w:lang w:eastAsia="ja-JP"/>
        </w:rPr>
        <w:t xml:space="preserve"> </w:t>
      </w:r>
      <w:r w:rsidR="001323EF" w:rsidRPr="00A421FB">
        <w:rPr>
          <w:b/>
          <w:bCs/>
          <w:lang w:eastAsia="ja-JP"/>
        </w:rPr>
        <w:t>a</w:t>
      </w:r>
      <w:r w:rsidR="00F154B8" w:rsidRPr="00A421FB">
        <w:rPr>
          <w:b/>
          <w:bCs/>
          <w:lang w:eastAsia="ja-JP"/>
        </w:rPr>
        <w:t xml:space="preserve"> </w:t>
      </w:r>
      <w:r w:rsidR="00FC567A" w:rsidRPr="00A421FB">
        <w:rPr>
          <w:b/>
          <w:bCs/>
          <w:lang w:eastAsia="ja-JP"/>
        </w:rPr>
        <w:t>donor</w:t>
      </w:r>
      <w:r w:rsidR="00C86948" w:rsidRPr="00A421FB">
        <w:rPr>
          <w:b/>
          <w:bCs/>
          <w:lang w:eastAsia="ja-JP"/>
        </w:rPr>
        <w:t xml:space="preserve"> and recipient</w:t>
      </w:r>
      <w:r w:rsidR="00FC567A" w:rsidRPr="00A421FB">
        <w:rPr>
          <w:b/>
          <w:bCs/>
          <w:lang w:eastAsia="ja-JP"/>
        </w:rPr>
        <w:t xml:space="preserve">, </w:t>
      </w:r>
      <w:r w:rsidR="00C86948" w:rsidRPr="00A421FB">
        <w:rPr>
          <w:b/>
          <w:bCs/>
          <w:lang w:eastAsia="ja-JP"/>
        </w:rPr>
        <w:t>respectively</w:t>
      </w:r>
      <w:r w:rsidR="00FC567A" w:rsidRPr="00A421FB">
        <w:rPr>
          <w:lang w:eastAsia="ja-JP"/>
        </w:rPr>
        <w:t>.</w:t>
      </w:r>
      <w:r w:rsidR="00974B8B" w:rsidRPr="00A421FB">
        <w:rPr>
          <w:lang w:eastAsia="ja-JP"/>
        </w:rPr>
        <w:t xml:space="preserve"> </w:t>
      </w:r>
      <w:r w:rsidR="00C86948" w:rsidRPr="00A421FB">
        <w:rPr>
          <w:lang w:eastAsia="ja-JP"/>
        </w:rPr>
        <w:t xml:space="preserve">SHIVC, </w:t>
      </w:r>
      <w:proofErr w:type="spellStart"/>
      <w:r w:rsidR="00C86948" w:rsidRPr="004B005B">
        <w:rPr>
          <w:lang w:eastAsia="ja-JP"/>
        </w:rPr>
        <w:t>suprahepatic</w:t>
      </w:r>
      <w:proofErr w:type="spellEnd"/>
      <w:r w:rsidR="00C86948" w:rsidRPr="004B005B">
        <w:rPr>
          <w:lang w:eastAsia="ja-JP"/>
        </w:rPr>
        <w:t xml:space="preserve"> inferior vena cava; IHIVC, </w:t>
      </w:r>
      <w:proofErr w:type="spellStart"/>
      <w:r w:rsidR="00C86948" w:rsidRPr="004B005B">
        <w:rPr>
          <w:lang w:eastAsia="ja-JP"/>
        </w:rPr>
        <w:t>infrahepatic</w:t>
      </w:r>
      <w:proofErr w:type="spellEnd"/>
      <w:r w:rsidR="00C86948" w:rsidRPr="004B005B">
        <w:rPr>
          <w:lang w:eastAsia="ja-JP"/>
        </w:rPr>
        <w:t xml:space="preserve"> inferior vena cava.</w:t>
      </w:r>
    </w:p>
    <w:p w14:paraId="0198BA2F" w14:textId="77777777" w:rsidR="00FC567A" w:rsidRPr="00A421FB" w:rsidRDefault="00FC567A" w:rsidP="00A421FB">
      <w:pPr>
        <w:spacing w:line="0" w:lineRule="atLeast"/>
        <w:rPr>
          <w:lang w:eastAsia="ja-JP"/>
        </w:rPr>
      </w:pPr>
    </w:p>
    <w:p w14:paraId="25222DD2" w14:textId="436D0D4B" w:rsidR="00275852" w:rsidRPr="00A421FB" w:rsidRDefault="00FC567A" w:rsidP="00A421FB">
      <w:pPr>
        <w:spacing w:line="0" w:lineRule="atLeast"/>
        <w:rPr>
          <w:lang w:eastAsia="ja-JP"/>
        </w:rPr>
      </w:pPr>
      <w:r w:rsidRPr="00A421FB">
        <w:rPr>
          <w:b/>
          <w:bCs/>
          <w:lang w:eastAsia="ja-JP"/>
        </w:rPr>
        <w:t>Figure 2</w:t>
      </w:r>
      <w:r w:rsidR="00974B8B" w:rsidRPr="00A421FB">
        <w:rPr>
          <w:b/>
          <w:bCs/>
          <w:lang w:eastAsia="ja-JP"/>
        </w:rPr>
        <w:t>:</w:t>
      </w:r>
      <w:r w:rsidRPr="00A421FB">
        <w:rPr>
          <w:b/>
          <w:bCs/>
          <w:lang w:eastAsia="ja-JP"/>
        </w:rPr>
        <w:t xml:space="preserve"> SHIVC and IHIVC anastomosis</w:t>
      </w:r>
      <w:r w:rsidRPr="00A421FB">
        <w:rPr>
          <w:lang w:eastAsia="ja-JP"/>
        </w:rPr>
        <w:t>. (</w:t>
      </w:r>
      <w:r w:rsidRPr="00A421FB">
        <w:rPr>
          <w:b/>
          <w:bCs/>
          <w:lang w:eastAsia="ja-JP"/>
        </w:rPr>
        <w:t>A</w:t>
      </w:r>
      <w:r w:rsidRPr="00A421FB">
        <w:rPr>
          <w:lang w:eastAsia="ja-JP"/>
        </w:rPr>
        <w:t xml:space="preserve">) </w:t>
      </w:r>
      <w:r w:rsidR="0024341C" w:rsidRPr="00A421FB">
        <w:rPr>
          <w:lang w:eastAsia="ja-JP"/>
        </w:rPr>
        <w:t>SHIVC anastomosis</w:t>
      </w:r>
      <w:r w:rsidRPr="00A421FB">
        <w:rPr>
          <w:lang w:eastAsia="ja-JP"/>
        </w:rPr>
        <w:t>. Anterior wall of</w:t>
      </w:r>
      <w:r w:rsidR="00FC76C4" w:rsidRPr="00A421FB">
        <w:rPr>
          <w:lang w:eastAsia="ja-JP"/>
        </w:rPr>
        <w:t xml:space="preserve"> the</w:t>
      </w:r>
      <w:r w:rsidRPr="00A421FB">
        <w:rPr>
          <w:lang w:eastAsia="ja-JP"/>
        </w:rPr>
        <w:t xml:space="preserve"> SHIVC</w:t>
      </w:r>
      <w:r w:rsidR="0024341C" w:rsidRPr="00A421FB">
        <w:rPr>
          <w:lang w:eastAsia="ja-JP"/>
        </w:rPr>
        <w:t xml:space="preserve"> was sutured</w:t>
      </w:r>
      <w:r w:rsidRPr="00A421FB">
        <w:rPr>
          <w:lang w:eastAsia="ja-JP"/>
        </w:rPr>
        <w:t xml:space="preserve"> </w:t>
      </w:r>
      <w:r w:rsidR="00275852" w:rsidRPr="00A421FB">
        <w:rPr>
          <w:lang w:eastAsia="ja-JP"/>
        </w:rPr>
        <w:t xml:space="preserve">with </w:t>
      </w:r>
      <w:r w:rsidR="00F154B8" w:rsidRPr="00A421FB">
        <w:rPr>
          <w:lang w:eastAsia="ja-JP"/>
        </w:rPr>
        <w:t xml:space="preserve">a </w:t>
      </w:r>
      <w:r w:rsidRPr="00A421FB">
        <w:rPr>
          <w:shd w:val="clear" w:color="auto" w:fill="FFFFFF"/>
          <w:lang w:eastAsia="ja-JP"/>
        </w:rPr>
        <w:t>90° counterclockwise</w:t>
      </w:r>
      <w:r w:rsidR="00275852" w:rsidRPr="00A421FB">
        <w:rPr>
          <w:shd w:val="clear" w:color="auto" w:fill="FFFFFF"/>
          <w:lang w:eastAsia="ja-JP"/>
        </w:rPr>
        <w:t xml:space="preserve"> rotation of the operating</w:t>
      </w:r>
      <w:r w:rsidRPr="00A421FB">
        <w:rPr>
          <w:lang w:eastAsia="ja-JP"/>
        </w:rPr>
        <w:t xml:space="preserve"> </w:t>
      </w:r>
      <w:r w:rsidR="00275852" w:rsidRPr="00A421FB">
        <w:rPr>
          <w:lang w:eastAsia="ja-JP"/>
        </w:rPr>
        <w:t xml:space="preserve">table. </w:t>
      </w:r>
      <w:r w:rsidRPr="00A421FB">
        <w:rPr>
          <w:lang w:eastAsia="ja-JP"/>
        </w:rPr>
        <w:t>(</w:t>
      </w:r>
      <w:r w:rsidR="0024341C" w:rsidRPr="00A421FB">
        <w:rPr>
          <w:b/>
          <w:bCs/>
          <w:lang w:eastAsia="ja-JP"/>
        </w:rPr>
        <w:t>B</w:t>
      </w:r>
      <w:r w:rsidRPr="00A421FB">
        <w:rPr>
          <w:lang w:eastAsia="ja-JP"/>
        </w:rPr>
        <w:t xml:space="preserve">) </w:t>
      </w:r>
      <w:r w:rsidR="0024341C" w:rsidRPr="00A421FB">
        <w:rPr>
          <w:lang w:eastAsia="ja-JP"/>
        </w:rPr>
        <w:t>IHIVC anastomosis</w:t>
      </w:r>
      <w:r w:rsidRPr="00A421FB">
        <w:rPr>
          <w:lang w:eastAsia="ja-JP"/>
        </w:rPr>
        <w:t xml:space="preserve">. </w:t>
      </w:r>
      <w:r w:rsidR="00974B8B" w:rsidRPr="00A421FB">
        <w:rPr>
          <w:lang w:eastAsia="ja-JP"/>
        </w:rPr>
        <w:t xml:space="preserve"> </w:t>
      </w:r>
      <w:r w:rsidR="00596E2B" w:rsidRPr="00A421FB">
        <w:rPr>
          <w:lang w:eastAsia="ja-JP"/>
        </w:rPr>
        <w:t xml:space="preserve">SHIVC, </w:t>
      </w:r>
      <w:proofErr w:type="spellStart"/>
      <w:r w:rsidR="00596E2B" w:rsidRPr="004B005B">
        <w:rPr>
          <w:lang w:eastAsia="ja-JP"/>
        </w:rPr>
        <w:t>suprahepatic</w:t>
      </w:r>
      <w:proofErr w:type="spellEnd"/>
      <w:r w:rsidR="00596E2B" w:rsidRPr="004B005B">
        <w:rPr>
          <w:lang w:eastAsia="ja-JP"/>
        </w:rPr>
        <w:t xml:space="preserve"> inferior vena cava; IHIVC, </w:t>
      </w:r>
      <w:proofErr w:type="spellStart"/>
      <w:r w:rsidR="00596E2B" w:rsidRPr="004B005B">
        <w:rPr>
          <w:lang w:eastAsia="ja-JP"/>
        </w:rPr>
        <w:t>infrahepatic</w:t>
      </w:r>
      <w:proofErr w:type="spellEnd"/>
      <w:r w:rsidR="00596E2B" w:rsidRPr="004B005B">
        <w:rPr>
          <w:lang w:eastAsia="ja-JP"/>
        </w:rPr>
        <w:t xml:space="preserve"> inferior vena cava</w:t>
      </w:r>
      <w:r w:rsidR="00F23C28" w:rsidRPr="004B005B">
        <w:rPr>
          <w:lang w:eastAsia="ja-JP"/>
        </w:rPr>
        <w:t>.</w:t>
      </w:r>
    </w:p>
    <w:p w14:paraId="395BA41E" w14:textId="77777777" w:rsidR="00596E2B" w:rsidRPr="00A421FB" w:rsidRDefault="00596E2B" w:rsidP="00A421FB">
      <w:pPr>
        <w:spacing w:line="0" w:lineRule="atLeast"/>
        <w:rPr>
          <w:lang w:eastAsia="ja-JP"/>
        </w:rPr>
      </w:pPr>
    </w:p>
    <w:p w14:paraId="1F199C29" w14:textId="6F0644A0" w:rsidR="00596E2B" w:rsidRPr="00A421FB" w:rsidRDefault="00275852" w:rsidP="00A421FB">
      <w:pPr>
        <w:spacing w:line="0" w:lineRule="atLeast"/>
        <w:rPr>
          <w:lang w:eastAsia="ja-JP"/>
        </w:rPr>
      </w:pPr>
      <w:r w:rsidRPr="00A421FB">
        <w:rPr>
          <w:b/>
          <w:bCs/>
          <w:lang w:eastAsia="ja-JP"/>
        </w:rPr>
        <w:t>Figure 3</w:t>
      </w:r>
      <w:r w:rsidR="00974B8B" w:rsidRPr="00A421FB">
        <w:rPr>
          <w:b/>
          <w:bCs/>
          <w:lang w:eastAsia="ja-JP"/>
        </w:rPr>
        <w:t>:</w:t>
      </w:r>
      <w:r w:rsidRPr="00A421FB">
        <w:rPr>
          <w:b/>
          <w:bCs/>
          <w:lang w:eastAsia="ja-JP"/>
        </w:rPr>
        <w:t xml:space="preserve"> Learning curves </w:t>
      </w:r>
      <w:r w:rsidR="001323EF" w:rsidRPr="00A421FB">
        <w:rPr>
          <w:b/>
          <w:bCs/>
          <w:lang w:eastAsia="ja-JP"/>
        </w:rPr>
        <w:t xml:space="preserve">in </w:t>
      </w:r>
      <w:r w:rsidRPr="00A421FB">
        <w:rPr>
          <w:b/>
          <w:bCs/>
          <w:lang w:eastAsia="ja-JP"/>
        </w:rPr>
        <w:t>one surgeon for SHIVC and IHIVC reconstruction</w:t>
      </w:r>
      <w:r w:rsidRPr="00A421FB">
        <w:rPr>
          <w:lang w:eastAsia="ja-JP"/>
        </w:rPr>
        <w:t xml:space="preserve">. </w:t>
      </w:r>
      <w:r w:rsidR="00BF0031" w:rsidRPr="00A421FB">
        <w:rPr>
          <w:lang w:eastAsia="ja-JP"/>
        </w:rPr>
        <w:t>(</w:t>
      </w:r>
      <w:r w:rsidR="00BF0031" w:rsidRPr="00A421FB">
        <w:rPr>
          <w:b/>
          <w:bCs/>
          <w:lang w:eastAsia="ja-JP"/>
        </w:rPr>
        <w:t>A</w:t>
      </w:r>
      <w:r w:rsidR="00BF0031" w:rsidRPr="00A421FB">
        <w:rPr>
          <w:lang w:eastAsia="ja-JP"/>
        </w:rPr>
        <w:t xml:space="preserve">) Post-LT recovery rates from anesthesia. </w:t>
      </w:r>
      <w:r w:rsidRPr="00A421FB">
        <w:rPr>
          <w:lang w:eastAsia="ja-JP"/>
        </w:rPr>
        <w:t>(</w:t>
      </w:r>
      <w:r w:rsidR="00BF0031" w:rsidRPr="00A421FB">
        <w:rPr>
          <w:b/>
          <w:bCs/>
          <w:lang w:eastAsia="ja-JP"/>
        </w:rPr>
        <w:t>B</w:t>
      </w:r>
      <w:r w:rsidRPr="00A421FB">
        <w:rPr>
          <w:lang w:eastAsia="ja-JP"/>
        </w:rPr>
        <w:t xml:space="preserve">) </w:t>
      </w:r>
      <w:proofErr w:type="spellStart"/>
      <w:r w:rsidRPr="00A421FB">
        <w:rPr>
          <w:lang w:eastAsia="ja-JP"/>
        </w:rPr>
        <w:t>Anhepatic</w:t>
      </w:r>
      <w:proofErr w:type="spellEnd"/>
      <w:r w:rsidRPr="00A421FB">
        <w:rPr>
          <w:lang w:eastAsia="ja-JP"/>
        </w:rPr>
        <w:t xml:space="preserve"> time (from clamping to releasing the PV flow)</w:t>
      </w:r>
      <w:r w:rsidR="00596E2B" w:rsidRPr="00A421FB">
        <w:rPr>
          <w:lang w:eastAsia="ja-JP"/>
        </w:rPr>
        <w:t>. (</w:t>
      </w:r>
      <w:r w:rsidR="00BF0031" w:rsidRPr="00A421FB">
        <w:rPr>
          <w:b/>
          <w:bCs/>
          <w:lang w:eastAsia="ja-JP"/>
        </w:rPr>
        <w:t>C</w:t>
      </w:r>
      <w:r w:rsidR="00596E2B" w:rsidRPr="00A421FB">
        <w:rPr>
          <w:lang w:eastAsia="ja-JP"/>
        </w:rPr>
        <w:t>) Total reperfusion time (</w:t>
      </w:r>
      <w:r w:rsidR="00596E2B" w:rsidRPr="00A421FB">
        <w:rPr>
          <w:shd w:val="clear" w:color="auto" w:fill="FFFFFF"/>
          <w:lang w:eastAsia="ja-JP"/>
        </w:rPr>
        <w:t>from PV clamping to IHIVC releasing)</w:t>
      </w:r>
      <w:r w:rsidR="00596E2B" w:rsidRPr="00A421FB">
        <w:rPr>
          <w:lang w:eastAsia="ja-JP"/>
        </w:rPr>
        <w:t>.</w:t>
      </w:r>
      <w:r w:rsidR="00BF0031" w:rsidRPr="00A421FB">
        <w:rPr>
          <w:rFonts w:eastAsia="MS Mincho"/>
        </w:rPr>
        <w:t xml:space="preserve"> Data are shown as </w:t>
      </w:r>
      <w:r w:rsidR="00FC76C4" w:rsidRPr="00A421FB">
        <w:rPr>
          <w:rFonts w:eastAsia="MS Mincho"/>
        </w:rPr>
        <w:t xml:space="preserve">the </w:t>
      </w:r>
      <w:r w:rsidR="00BF0031" w:rsidRPr="00A421FB">
        <w:rPr>
          <w:rFonts w:eastAsia="MS Mincho"/>
        </w:rPr>
        <w:t>mean</w:t>
      </w:r>
      <w:r w:rsidR="00FC76C4" w:rsidRPr="00A421FB">
        <w:rPr>
          <w:rFonts w:eastAsia="MS Mincho"/>
        </w:rPr>
        <w:t xml:space="preserve"> </w:t>
      </w:r>
      <w:r w:rsidR="00BF0031" w:rsidRPr="00A421FB">
        <w:rPr>
          <w:rFonts w:eastAsia="MS Mincho"/>
        </w:rPr>
        <w:t>±</w:t>
      </w:r>
      <w:r w:rsidR="00FC76C4" w:rsidRPr="00A421FB">
        <w:rPr>
          <w:rFonts w:eastAsia="MS Mincho"/>
        </w:rPr>
        <w:t xml:space="preserve"> </w:t>
      </w:r>
      <w:r w:rsidR="00BF0031" w:rsidRPr="00A421FB">
        <w:rPr>
          <w:rFonts w:eastAsia="MS Mincho"/>
        </w:rPr>
        <w:t>SD.</w:t>
      </w:r>
      <w:r w:rsidR="00974B8B" w:rsidRPr="00A421FB">
        <w:rPr>
          <w:lang w:eastAsia="ja-JP"/>
        </w:rPr>
        <w:t xml:space="preserve"> </w:t>
      </w:r>
      <w:r w:rsidR="00596E2B" w:rsidRPr="00A421FB">
        <w:rPr>
          <w:lang w:eastAsia="ja-JP"/>
        </w:rPr>
        <w:t xml:space="preserve">SHIVC, </w:t>
      </w:r>
      <w:proofErr w:type="spellStart"/>
      <w:r w:rsidR="00596E2B" w:rsidRPr="004B005B">
        <w:rPr>
          <w:lang w:eastAsia="ja-JP"/>
        </w:rPr>
        <w:t>suprahepatic</w:t>
      </w:r>
      <w:proofErr w:type="spellEnd"/>
      <w:r w:rsidR="00596E2B" w:rsidRPr="004B005B">
        <w:rPr>
          <w:lang w:eastAsia="ja-JP"/>
        </w:rPr>
        <w:t xml:space="preserve"> inferior vena cava; IHIVC, </w:t>
      </w:r>
      <w:proofErr w:type="spellStart"/>
      <w:r w:rsidR="00596E2B" w:rsidRPr="004B005B">
        <w:rPr>
          <w:lang w:eastAsia="ja-JP"/>
        </w:rPr>
        <w:t>infrahepatic</w:t>
      </w:r>
      <w:proofErr w:type="spellEnd"/>
      <w:r w:rsidR="00596E2B" w:rsidRPr="004B005B">
        <w:rPr>
          <w:lang w:eastAsia="ja-JP"/>
        </w:rPr>
        <w:t xml:space="preserve"> inferior vena cava</w:t>
      </w:r>
      <w:r w:rsidR="00F23C28" w:rsidRPr="004B005B">
        <w:rPr>
          <w:lang w:eastAsia="ja-JP"/>
        </w:rPr>
        <w:t>; PV, portal vein.</w:t>
      </w:r>
    </w:p>
    <w:p w14:paraId="024449B9" w14:textId="77777777" w:rsidR="00596E2B" w:rsidRPr="00A421FB" w:rsidRDefault="00596E2B" w:rsidP="00A421FB">
      <w:pPr>
        <w:spacing w:line="0" w:lineRule="atLeast"/>
        <w:rPr>
          <w:lang w:eastAsia="ja-JP"/>
        </w:rPr>
      </w:pPr>
    </w:p>
    <w:p w14:paraId="0DA3D22B" w14:textId="71ABE170" w:rsidR="00F23C28" w:rsidRPr="00A421FB" w:rsidRDefault="00596E2B" w:rsidP="00A421FB">
      <w:pPr>
        <w:spacing w:line="0" w:lineRule="atLeast"/>
        <w:rPr>
          <w:shd w:val="clear" w:color="auto" w:fill="FFFFFF"/>
          <w:lang w:eastAsia="ja-JP"/>
        </w:rPr>
      </w:pPr>
      <w:r w:rsidRPr="00A421FB">
        <w:rPr>
          <w:b/>
          <w:bCs/>
          <w:lang w:eastAsia="ja-JP"/>
        </w:rPr>
        <w:t>Figure 4</w:t>
      </w:r>
      <w:r w:rsidR="00974B8B" w:rsidRPr="00A421FB">
        <w:rPr>
          <w:b/>
          <w:bCs/>
          <w:lang w:eastAsia="ja-JP"/>
        </w:rPr>
        <w:t>:</w:t>
      </w:r>
      <w:r w:rsidRPr="00A421FB">
        <w:rPr>
          <w:b/>
          <w:bCs/>
          <w:lang w:eastAsia="ja-JP"/>
        </w:rPr>
        <w:t xml:space="preserve"> Comparison between </w:t>
      </w:r>
      <w:r w:rsidR="00FC76C4" w:rsidRPr="00A421FB">
        <w:rPr>
          <w:b/>
          <w:bCs/>
          <w:lang w:eastAsia="ja-JP"/>
        </w:rPr>
        <w:t>the</w:t>
      </w:r>
      <w:r w:rsidRPr="00A421FB">
        <w:rPr>
          <w:b/>
          <w:bCs/>
          <w:lang w:eastAsia="ja-JP"/>
        </w:rPr>
        <w:t xml:space="preserve"> suture and cuff technique</w:t>
      </w:r>
      <w:r w:rsidR="00FC76C4" w:rsidRPr="00A421FB">
        <w:rPr>
          <w:b/>
          <w:bCs/>
          <w:lang w:eastAsia="ja-JP"/>
        </w:rPr>
        <w:t>s</w:t>
      </w:r>
      <w:r w:rsidRPr="00A421FB">
        <w:rPr>
          <w:b/>
          <w:bCs/>
          <w:lang w:eastAsia="ja-JP"/>
        </w:rPr>
        <w:t xml:space="preserve"> </w:t>
      </w:r>
      <w:r w:rsidR="001323EF" w:rsidRPr="00A421FB">
        <w:rPr>
          <w:b/>
          <w:bCs/>
          <w:lang w:eastAsia="ja-JP"/>
        </w:rPr>
        <w:t>in</w:t>
      </w:r>
      <w:r w:rsidRPr="00A421FB">
        <w:rPr>
          <w:b/>
          <w:bCs/>
          <w:lang w:eastAsia="ja-JP"/>
        </w:rPr>
        <w:t xml:space="preserve"> IHIVC reconstruction</w:t>
      </w:r>
      <w:r w:rsidRPr="00A421FB">
        <w:rPr>
          <w:lang w:eastAsia="ja-JP"/>
        </w:rPr>
        <w:t>.  (</w:t>
      </w:r>
      <w:r w:rsidRPr="00A421FB">
        <w:rPr>
          <w:b/>
          <w:bCs/>
          <w:lang w:eastAsia="ja-JP"/>
        </w:rPr>
        <w:t>A</w:t>
      </w:r>
      <w:r w:rsidRPr="00A421FB">
        <w:rPr>
          <w:lang w:eastAsia="ja-JP"/>
        </w:rPr>
        <w:t xml:space="preserve">) IHIVC diameters after the reconstruction. </w:t>
      </w:r>
      <w:r w:rsidR="002366EA" w:rsidRPr="00A421FB">
        <w:rPr>
          <w:lang w:eastAsia="ja-JP"/>
        </w:rPr>
        <w:t>Scale bars</w:t>
      </w:r>
      <w:r w:rsidR="004B005B" w:rsidRPr="00A421FB">
        <w:rPr>
          <w:lang w:eastAsia="ja-JP"/>
        </w:rPr>
        <w:t xml:space="preserve"> </w:t>
      </w:r>
      <w:r w:rsidR="002366EA" w:rsidRPr="00A421FB">
        <w:rPr>
          <w:lang w:eastAsia="ja-JP"/>
        </w:rPr>
        <w:t>=</w:t>
      </w:r>
      <w:r w:rsidR="004B005B" w:rsidRPr="00A421FB">
        <w:rPr>
          <w:lang w:eastAsia="ja-JP"/>
        </w:rPr>
        <w:t xml:space="preserve"> </w:t>
      </w:r>
      <w:r w:rsidR="002366EA" w:rsidRPr="00A421FB">
        <w:rPr>
          <w:lang w:eastAsia="ja-JP"/>
        </w:rPr>
        <w:t>2</w:t>
      </w:r>
      <w:r w:rsidR="004B005B" w:rsidRPr="00A421FB">
        <w:rPr>
          <w:lang w:eastAsia="ja-JP"/>
        </w:rPr>
        <w:t xml:space="preserve"> </w:t>
      </w:r>
      <w:r w:rsidR="002366EA" w:rsidRPr="00A421FB">
        <w:rPr>
          <w:lang w:eastAsia="ja-JP"/>
        </w:rPr>
        <w:t xml:space="preserve">mm. </w:t>
      </w:r>
      <w:r w:rsidRPr="00A421FB">
        <w:rPr>
          <w:lang w:eastAsia="ja-JP"/>
        </w:rPr>
        <w:t>(</w:t>
      </w:r>
      <w:r w:rsidRPr="00A421FB">
        <w:rPr>
          <w:b/>
          <w:bCs/>
          <w:lang w:eastAsia="ja-JP"/>
        </w:rPr>
        <w:t>B</w:t>
      </w:r>
      <w:r w:rsidRPr="00A421FB">
        <w:rPr>
          <w:lang w:eastAsia="ja-JP"/>
        </w:rPr>
        <w:t>) Total reperfusion time (</w:t>
      </w:r>
      <w:r w:rsidRPr="00A421FB">
        <w:rPr>
          <w:shd w:val="clear" w:color="auto" w:fill="FFFFFF"/>
          <w:lang w:eastAsia="ja-JP"/>
        </w:rPr>
        <w:t xml:space="preserve">from PV clamping to </w:t>
      </w:r>
      <w:r w:rsidR="00FC76C4" w:rsidRPr="00A421FB">
        <w:rPr>
          <w:shd w:val="clear" w:color="auto" w:fill="FFFFFF"/>
          <w:lang w:eastAsia="ja-JP"/>
        </w:rPr>
        <w:t xml:space="preserve">release of the </w:t>
      </w:r>
      <w:r w:rsidRPr="00A421FB">
        <w:rPr>
          <w:shd w:val="clear" w:color="auto" w:fill="FFFFFF"/>
          <w:lang w:eastAsia="ja-JP"/>
        </w:rPr>
        <w:t>IHIVC). (</w:t>
      </w:r>
      <w:r w:rsidRPr="00A421FB">
        <w:rPr>
          <w:b/>
          <w:bCs/>
          <w:shd w:val="clear" w:color="auto" w:fill="FFFFFF"/>
          <w:lang w:eastAsia="ja-JP"/>
        </w:rPr>
        <w:t>C</w:t>
      </w:r>
      <w:r w:rsidRPr="00A421FB">
        <w:rPr>
          <w:shd w:val="clear" w:color="auto" w:fill="FFFFFF"/>
          <w:lang w:eastAsia="ja-JP"/>
        </w:rPr>
        <w:t>) Operating time for donor surgery. (</w:t>
      </w:r>
      <w:r w:rsidRPr="00A421FB">
        <w:rPr>
          <w:b/>
          <w:bCs/>
          <w:shd w:val="clear" w:color="auto" w:fill="FFFFFF"/>
          <w:lang w:eastAsia="ja-JP"/>
        </w:rPr>
        <w:t>D</w:t>
      </w:r>
      <w:r w:rsidRPr="00A421FB">
        <w:rPr>
          <w:shd w:val="clear" w:color="auto" w:fill="FFFFFF"/>
          <w:lang w:eastAsia="ja-JP"/>
        </w:rPr>
        <w:t>) Operating time for back-table preparation.</w:t>
      </w:r>
      <w:r w:rsidR="002366EA" w:rsidRPr="00A421FB">
        <w:rPr>
          <w:shd w:val="clear" w:color="auto" w:fill="FFFFFF"/>
          <w:lang w:eastAsia="ja-JP"/>
        </w:rPr>
        <w:t xml:space="preserve"> </w:t>
      </w:r>
      <w:r w:rsidR="00F23C28" w:rsidRPr="004B005B">
        <w:rPr>
          <w:rFonts w:eastAsia="MS Mincho"/>
        </w:rPr>
        <w:t>Data are shown as</w:t>
      </w:r>
      <w:r w:rsidR="00FC76C4" w:rsidRPr="004B005B">
        <w:rPr>
          <w:rFonts w:eastAsia="MS Mincho"/>
        </w:rPr>
        <w:t xml:space="preserve"> the</w:t>
      </w:r>
      <w:r w:rsidR="00F23C28" w:rsidRPr="004B005B">
        <w:rPr>
          <w:rFonts w:eastAsia="MS Mincho"/>
        </w:rPr>
        <w:t xml:space="preserve"> mean</w:t>
      </w:r>
      <w:r w:rsidR="00FC76C4" w:rsidRPr="004B005B">
        <w:rPr>
          <w:rFonts w:eastAsia="MS Mincho"/>
        </w:rPr>
        <w:t xml:space="preserve"> </w:t>
      </w:r>
      <w:r w:rsidR="00F23C28" w:rsidRPr="004B005B">
        <w:rPr>
          <w:rFonts w:eastAsia="MS Mincho"/>
        </w:rPr>
        <w:t>±</w:t>
      </w:r>
      <w:r w:rsidR="00FC76C4" w:rsidRPr="004B005B">
        <w:rPr>
          <w:rFonts w:eastAsia="MS Mincho"/>
        </w:rPr>
        <w:t xml:space="preserve"> </w:t>
      </w:r>
      <w:r w:rsidR="00F23C28" w:rsidRPr="004B005B">
        <w:rPr>
          <w:rFonts w:eastAsia="MS Mincho"/>
        </w:rPr>
        <w:t>SD</w:t>
      </w:r>
      <w:r w:rsidR="00F23C28" w:rsidRPr="004B005B">
        <w:t xml:space="preserve">. </w:t>
      </w:r>
      <w:r w:rsidR="004B005B" w:rsidRPr="004B005B">
        <w:t xml:space="preserve">n </w:t>
      </w:r>
      <w:r w:rsidR="00F23C28" w:rsidRPr="004B005B">
        <w:t>=</w:t>
      </w:r>
      <w:r w:rsidR="004B005B" w:rsidRPr="004B005B">
        <w:t xml:space="preserve"> </w:t>
      </w:r>
      <w:r w:rsidR="0024341C" w:rsidRPr="004B005B">
        <w:t>3 (A)</w:t>
      </w:r>
      <w:r w:rsidR="001031F4" w:rsidRPr="004B005B">
        <w:t xml:space="preserve">, </w:t>
      </w:r>
      <w:r w:rsidR="0024341C" w:rsidRPr="004B005B">
        <w:t>n</w:t>
      </w:r>
      <w:r w:rsidR="004B005B" w:rsidRPr="004B005B">
        <w:t xml:space="preserve"> </w:t>
      </w:r>
      <w:r w:rsidR="0024341C" w:rsidRPr="004B005B">
        <w:t>=</w:t>
      </w:r>
      <w:r w:rsidR="004B005B" w:rsidRPr="004B005B">
        <w:t xml:space="preserve"> </w:t>
      </w:r>
      <w:r w:rsidR="0024341C" w:rsidRPr="004B005B">
        <w:t>5 (B</w:t>
      </w:r>
      <w:r w:rsidR="0024341C" w:rsidRPr="004B005B">
        <w:rPr>
          <w:lang w:eastAsia="ja-JP"/>
        </w:rPr>
        <w:t>−D</w:t>
      </w:r>
      <w:r w:rsidR="0024341C" w:rsidRPr="004B005B">
        <w:t>)</w:t>
      </w:r>
      <w:r w:rsidR="00FC76C4" w:rsidRPr="004B005B">
        <w:t xml:space="preserve"> per</w:t>
      </w:r>
      <w:r w:rsidR="00F23C28" w:rsidRPr="004B005B">
        <w:t xml:space="preserve"> group. *</w:t>
      </w:r>
      <w:r w:rsidR="002366EA" w:rsidRPr="004B005B">
        <w:t>*</w:t>
      </w:r>
      <w:r w:rsidR="00F23C28" w:rsidRPr="004B005B">
        <w:t>*</w:t>
      </w:r>
      <w:r w:rsidR="00F23C28" w:rsidRPr="004B005B">
        <w:rPr>
          <w:i/>
          <w:iCs/>
        </w:rPr>
        <w:t>P</w:t>
      </w:r>
      <w:r w:rsidR="004B005B" w:rsidRPr="004B005B">
        <w:rPr>
          <w:i/>
          <w:iCs/>
        </w:rPr>
        <w:t xml:space="preserve"> </w:t>
      </w:r>
      <w:r w:rsidR="00F23C28" w:rsidRPr="004B005B">
        <w:t>&lt;</w:t>
      </w:r>
      <w:r w:rsidR="004B005B" w:rsidRPr="004B005B">
        <w:t xml:space="preserve"> </w:t>
      </w:r>
      <w:r w:rsidR="00F23C28" w:rsidRPr="004B005B">
        <w:t>0.0</w:t>
      </w:r>
      <w:r w:rsidR="002366EA" w:rsidRPr="004B005B">
        <w:t>0</w:t>
      </w:r>
      <w:r w:rsidR="00F23C28" w:rsidRPr="004B005B">
        <w:t xml:space="preserve">1, </w:t>
      </w:r>
      <w:r w:rsidR="002C71FF" w:rsidRPr="004B005B">
        <w:t>****</w:t>
      </w:r>
      <w:r w:rsidR="002C71FF" w:rsidRPr="004B005B">
        <w:rPr>
          <w:i/>
          <w:iCs/>
        </w:rPr>
        <w:t>P</w:t>
      </w:r>
      <w:r w:rsidR="004B005B" w:rsidRPr="004B005B">
        <w:rPr>
          <w:i/>
          <w:iCs/>
        </w:rPr>
        <w:t xml:space="preserve"> </w:t>
      </w:r>
      <w:r w:rsidR="002C71FF" w:rsidRPr="004B005B">
        <w:t>&lt;</w:t>
      </w:r>
      <w:r w:rsidR="004B005B" w:rsidRPr="004B005B">
        <w:t xml:space="preserve"> </w:t>
      </w:r>
      <w:r w:rsidR="002C71FF" w:rsidRPr="004B005B">
        <w:t xml:space="preserve">0.0001, </w:t>
      </w:r>
      <w:r w:rsidR="00F23C28" w:rsidRPr="004B005B">
        <w:t xml:space="preserve">Student’s </w:t>
      </w:r>
      <w:r w:rsidR="00F23C28" w:rsidRPr="004B005B">
        <w:rPr>
          <w:i/>
          <w:iCs/>
        </w:rPr>
        <w:t>t-</w:t>
      </w:r>
      <w:r w:rsidR="00F23C28" w:rsidRPr="004B005B">
        <w:t xml:space="preserve">test. </w:t>
      </w:r>
      <w:r w:rsidR="00F23C28" w:rsidRPr="00A421FB">
        <w:rPr>
          <w:lang w:eastAsia="ja-JP"/>
        </w:rPr>
        <w:t xml:space="preserve">SHIVC, </w:t>
      </w:r>
      <w:proofErr w:type="spellStart"/>
      <w:r w:rsidR="00F23C28" w:rsidRPr="004B005B">
        <w:rPr>
          <w:lang w:eastAsia="ja-JP"/>
        </w:rPr>
        <w:t>suprahepatic</w:t>
      </w:r>
      <w:proofErr w:type="spellEnd"/>
      <w:r w:rsidR="00F23C28" w:rsidRPr="004B005B">
        <w:rPr>
          <w:lang w:eastAsia="ja-JP"/>
        </w:rPr>
        <w:t xml:space="preserve"> inferior vena cava; IHIVC, </w:t>
      </w:r>
      <w:proofErr w:type="spellStart"/>
      <w:r w:rsidR="00F23C28" w:rsidRPr="004B005B">
        <w:rPr>
          <w:lang w:eastAsia="ja-JP"/>
        </w:rPr>
        <w:t>infrahepatic</w:t>
      </w:r>
      <w:proofErr w:type="spellEnd"/>
      <w:r w:rsidR="00F23C28" w:rsidRPr="004B005B">
        <w:rPr>
          <w:lang w:eastAsia="ja-JP"/>
        </w:rPr>
        <w:t xml:space="preserve"> inferior vena cava; PV, portal vein</w:t>
      </w:r>
      <w:r w:rsidR="00F23C28" w:rsidRPr="00A421FB">
        <w:rPr>
          <w:lang w:eastAsia="ja-JP"/>
        </w:rPr>
        <w:t>.</w:t>
      </w:r>
    </w:p>
    <w:p w14:paraId="56D7B1F9" w14:textId="71363301" w:rsidR="00232906" w:rsidRPr="00A421FB" w:rsidRDefault="00232906" w:rsidP="00A421FB">
      <w:pPr>
        <w:spacing w:line="0" w:lineRule="atLeast"/>
      </w:pPr>
    </w:p>
    <w:p w14:paraId="7C0B6465" w14:textId="2A8183B6" w:rsidR="006E4797" w:rsidRPr="004B005B" w:rsidRDefault="00551D82" w:rsidP="00A421FB">
      <w:pPr>
        <w:spacing w:line="0" w:lineRule="atLeast"/>
        <w:rPr>
          <w:b/>
        </w:rPr>
      </w:pPr>
      <w:r w:rsidRPr="004B005B">
        <w:rPr>
          <w:b/>
        </w:rPr>
        <w:t xml:space="preserve">DISCUSSION: </w:t>
      </w:r>
    </w:p>
    <w:p w14:paraId="5C177B8A" w14:textId="15953B22" w:rsidR="006E4797" w:rsidRPr="00A421FB" w:rsidRDefault="00C75111" w:rsidP="00A421FB">
      <w:pPr>
        <w:spacing w:line="0" w:lineRule="atLeast"/>
        <w:rPr>
          <w:lang w:eastAsia="ja-JP"/>
        </w:rPr>
      </w:pPr>
      <w:r w:rsidRPr="00A421FB">
        <w:t xml:space="preserve">This article documented the detailed techniques for the reconstruction of </w:t>
      </w:r>
      <w:r w:rsidR="00FC76C4" w:rsidRPr="00A421FB">
        <w:t xml:space="preserve">the </w:t>
      </w:r>
      <w:r w:rsidRPr="00A421FB">
        <w:t xml:space="preserve">SHIVC and IHIVC with a suture technique in mouse orthotopic LT. </w:t>
      </w:r>
      <w:r w:rsidR="00F154B8" w:rsidRPr="00A421FB">
        <w:t>V</w:t>
      </w:r>
      <w:r w:rsidRPr="00A421FB">
        <w:t xml:space="preserve">ascular reconstruction, especially SHIVC </w:t>
      </w:r>
      <w:r w:rsidR="00A025A6" w:rsidRPr="00A421FB">
        <w:t>anastomosis</w:t>
      </w:r>
      <w:r w:rsidR="008E4A9E" w:rsidRPr="00A421FB">
        <w:t xml:space="preserve">, which </w:t>
      </w:r>
      <w:r w:rsidRPr="00A421FB">
        <w:t>requir</w:t>
      </w:r>
      <w:r w:rsidR="008E4A9E" w:rsidRPr="00A421FB">
        <w:t>es</w:t>
      </w:r>
      <w:r w:rsidRPr="00A421FB">
        <w:t xml:space="preserve"> a sutur</w:t>
      </w:r>
      <w:r w:rsidR="008E4A9E" w:rsidRPr="00A421FB">
        <w:t>ing</w:t>
      </w:r>
      <w:r w:rsidRPr="00A421FB">
        <w:t xml:space="preserve"> technique during </w:t>
      </w:r>
      <w:r w:rsidR="00F154B8" w:rsidRPr="00A421FB">
        <w:t xml:space="preserve">the </w:t>
      </w:r>
      <w:proofErr w:type="spellStart"/>
      <w:r w:rsidRPr="00A421FB">
        <w:t>anhepatic</w:t>
      </w:r>
      <w:proofErr w:type="spellEnd"/>
      <w:r w:rsidRPr="00A421FB">
        <w:t xml:space="preserve"> phase</w:t>
      </w:r>
      <w:r w:rsidR="00A025A6" w:rsidRPr="00A421FB">
        <w:t>,</w:t>
      </w:r>
      <w:r w:rsidRPr="00A421FB">
        <w:t xml:space="preserve"> is </w:t>
      </w:r>
      <w:r w:rsidR="00A025A6" w:rsidRPr="00A421FB">
        <w:t xml:space="preserve">a </w:t>
      </w:r>
      <w:r w:rsidRPr="00A421FB">
        <w:t xml:space="preserve">crucial </w:t>
      </w:r>
      <w:r w:rsidR="00A025A6" w:rsidRPr="00A421FB">
        <w:t xml:space="preserve">skill </w:t>
      </w:r>
      <w:r w:rsidRPr="00A421FB">
        <w:t xml:space="preserve">for successful mouse LT. In addition to the </w:t>
      </w:r>
      <w:r w:rsidRPr="00A421FB">
        <w:rPr>
          <w:lang w:eastAsia="ja-JP"/>
        </w:rPr>
        <w:t xml:space="preserve">safe and secure suturing technique, </w:t>
      </w:r>
      <w:r w:rsidR="00E31324" w:rsidRPr="00A421FB">
        <w:rPr>
          <w:lang w:eastAsia="ja-JP"/>
        </w:rPr>
        <w:t>quick sutur</w:t>
      </w:r>
      <w:r w:rsidR="008E4A9E" w:rsidRPr="00A421FB">
        <w:rPr>
          <w:lang w:eastAsia="ja-JP"/>
        </w:rPr>
        <w:t>ing</w:t>
      </w:r>
      <w:r w:rsidR="00E31324" w:rsidRPr="00A421FB">
        <w:rPr>
          <w:lang w:eastAsia="ja-JP"/>
        </w:rPr>
        <w:t xml:space="preserve"> is necessary </w:t>
      </w:r>
      <w:r w:rsidR="009056C1" w:rsidRPr="00A421FB">
        <w:rPr>
          <w:lang w:eastAsia="ja-JP"/>
        </w:rPr>
        <w:t xml:space="preserve">to </w:t>
      </w:r>
      <w:r w:rsidR="008E4A9E" w:rsidRPr="00A421FB">
        <w:rPr>
          <w:lang w:eastAsia="ja-JP"/>
        </w:rPr>
        <w:t>keep</w:t>
      </w:r>
      <w:r w:rsidR="009056C1" w:rsidRPr="00A421FB">
        <w:rPr>
          <w:lang w:eastAsia="ja-JP"/>
        </w:rPr>
        <w:t xml:space="preserve"> the </w:t>
      </w:r>
      <w:proofErr w:type="spellStart"/>
      <w:r w:rsidR="009056C1" w:rsidRPr="00A421FB">
        <w:rPr>
          <w:lang w:eastAsia="ja-JP"/>
        </w:rPr>
        <w:t>anhepatic</w:t>
      </w:r>
      <w:proofErr w:type="spellEnd"/>
      <w:r w:rsidR="009056C1" w:rsidRPr="00A421FB">
        <w:rPr>
          <w:lang w:eastAsia="ja-JP"/>
        </w:rPr>
        <w:t xml:space="preserve"> phase </w:t>
      </w:r>
      <w:r w:rsidRPr="00A421FB">
        <w:rPr>
          <w:lang w:eastAsia="ja-JP"/>
        </w:rPr>
        <w:t xml:space="preserve">within 20 min </w:t>
      </w:r>
      <w:r w:rsidR="009056C1" w:rsidRPr="00A421FB">
        <w:rPr>
          <w:lang w:eastAsia="ja-JP"/>
        </w:rPr>
        <w:t xml:space="preserve">for </w:t>
      </w:r>
      <w:r w:rsidRPr="00A421FB">
        <w:rPr>
          <w:lang w:eastAsia="ja-JP"/>
        </w:rPr>
        <w:t>reproducible outcomes in mouse orthotopic LT</w:t>
      </w:r>
      <w:r w:rsidRPr="00A421FB">
        <w:rPr>
          <w:lang w:eastAsia="ja-JP"/>
        </w:rPr>
        <w:fldChar w:fldCharType="begin">
          <w:fldData xml:space="preserve">PEVuZE5vdGU+PENpdGU+PEF1dGhvcj5DaGVuPC9BdXRob3I+PFllYXI+MjAxMzwvWWVhcj48UmVj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</w:fldData>
        </w:fldChar>
      </w:r>
      <w:r w:rsidR="005C0B38" w:rsidRPr="00A421FB">
        <w:rPr>
          <w:lang w:eastAsia="ja-JP"/>
        </w:rPr>
        <w:instrText xml:space="preserve"> ADDIN EN.CITE </w:instrText>
      </w:r>
      <w:r w:rsidR="005C0B38" w:rsidRPr="00A421FB">
        <w:rPr>
          <w:lang w:eastAsia="ja-JP"/>
        </w:rPr>
        <w:fldChar w:fldCharType="begin">
          <w:fldData xml:space="preserve">PEVuZE5vdGU+PENpdGU+PEF1dGhvcj5DaGVuPC9BdXRob3I+PFllYXI+MjAxMzwvWWVhcj48UmVj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</w:fldData>
        </w:fldChar>
      </w:r>
      <w:r w:rsidR="005C0B38" w:rsidRPr="00A421FB">
        <w:rPr>
          <w:lang w:eastAsia="ja-JP"/>
        </w:rPr>
        <w:instrText xml:space="preserve"> ADDIN EN.CITE.DATA </w:instrText>
      </w:r>
      <w:r w:rsidR="005C0B38" w:rsidRPr="00A421FB">
        <w:rPr>
          <w:lang w:eastAsia="ja-JP"/>
        </w:rPr>
      </w:r>
      <w:r w:rsidR="005C0B38" w:rsidRPr="00A421FB">
        <w:rPr>
          <w:lang w:eastAsia="ja-JP"/>
        </w:rPr>
        <w:fldChar w:fldCharType="end"/>
      </w:r>
      <w:r w:rsidRPr="00A421FB">
        <w:rPr>
          <w:lang w:eastAsia="ja-JP"/>
        </w:rPr>
      </w:r>
      <w:r w:rsidRPr="00A421FB">
        <w:rPr>
          <w:lang w:eastAsia="ja-JP"/>
        </w:rPr>
        <w:fldChar w:fldCharType="separate"/>
      </w:r>
      <w:r w:rsidR="005C0B38" w:rsidRPr="00A421FB">
        <w:rPr>
          <w:noProof/>
          <w:vertAlign w:val="superscript"/>
          <w:lang w:eastAsia="ja-JP"/>
        </w:rPr>
        <w:t>2,7,11</w:t>
      </w:r>
      <w:r w:rsidRPr="00A421FB">
        <w:rPr>
          <w:lang w:eastAsia="ja-JP"/>
        </w:rPr>
        <w:fldChar w:fldCharType="end"/>
      </w:r>
      <w:r w:rsidRPr="00A421FB">
        <w:rPr>
          <w:lang w:eastAsia="ja-JP"/>
        </w:rPr>
        <w:t>.</w:t>
      </w:r>
    </w:p>
    <w:p w14:paraId="616DCED3" w14:textId="77777777" w:rsidR="00974B8B" w:rsidRPr="00A421FB" w:rsidRDefault="00974B8B" w:rsidP="00A421FB">
      <w:pPr>
        <w:spacing w:line="0" w:lineRule="atLeast"/>
        <w:rPr>
          <w:lang w:eastAsia="ja-JP"/>
        </w:rPr>
      </w:pPr>
    </w:p>
    <w:p w14:paraId="6BADF27F" w14:textId="5AFE1B65" w:rsidR="00C75111" w:rsidRPr="00A421FB" w:rsidRDefault="00213B93" w:rsidP="00A421FB">
      <w:pPr>
        <w:spacing w:line="0" w:lineRule="atLeast"/>
        <w:rPr>
          <w:shd w:val="clear" w:color="auto" w:fill="FFFFFF"/>
          <w:lang w:eastAsia="ja-JP"/>
        </w:rPr>
      </w:pPr>
      <w:r w:rsidRPr="00A421FB">
        <w:rPr>
          <w:lang w:eastAsia="ja-JP"/>
        </w:rPr>
        <w:t>Rotation of</w:t>
      </w:r>
      <w:r w:rsidR="00C75111" w:rsidRPr="00A421FB">
        <w:rPr>
          <w:lang w:eastAsia="ja-JP"/>
        </w:rPr>
        <w:t xml:space="preserve"> </w:t>
      </w:r>
      <w:r w:rsidRPr="00A421FB">
        <w:rPr>
          <w:lang w:eastAsia="ja-JP"/>
        </w:rPr>
        <w:t xml:space="preserve">the operating table </w:t>
      </w:r>
      <w:r w:rsidR="00C75111" w:rsidRPr="00A421FB">
        <w:rPr>
          <w:shd w:val="clear" w:color="auto" w:fill="FFFFFF"/>
          <w:lang w:eastAsia="ja-JP"/>
        </w:rPr>
        <w:t>90°</w:t>
      </w:r>
      <w:r w:rsidR="00A025A6" w:rsidRPr="00A421FB">
        <w:rPr>
          <w:shd w:val="clear" w:color="auto" w:fill="FFFFFF"/>
          <w:lang w:eastAsia="ja-JP"/>
        </w:rPr>
        <w:t xml:space="preserve"> </w:t>
      </w:r>
      <w:r w:rsidR="00C75111" w:rsidRPr="00A421FB">
        <w:rPr>
          <w:shd w:val="clear" w:color="auto" w:fill="FFFFFF"/>
          <w:lang w:eastAsia="ja-JP"/>
        </w:rPr>
        <w:t xml:space="preserve">counterclockwise (or clockwise for left-handed surgeons) is </w:t>
      </w:r>
      <w:r w:rsidR="00A025A6" w:rsidRPr="00A421FB">
        <w:rPr>
          <w:shd w:val="clear" w:color="auto" w:fill="FFFFFF"/>
          <w:lang w:eastAsia="ja-JP"/>
        </w:rPr>
        <w:t>needed</w:t>
      </w:r>
      <w:r w:rsidR="00C75111" w:rsidRPr="00A421FB">
        <w:rPr>
          <w:shd w:val="clear" w:color="auto" w:fill="FFFFFF"/>
          <w:lang w:eastAsia="ja-JP"/>
        </w:rPr>
        <w:t xml:space="preserve"> to secure the working space for the </w:t>
      </w:r>
      <w:r w:rsidR="00CE6715" w:rsidRPr="00A421FB">
        <w:rPr>
          <w:shd w:val="clear" w:color="auto" w:fill="FFFFFF"/>
          <w:lang w:eastAsia="ja-JP"/>
        </w:rPr>
        <w:t xml:space="preserve">anterior wall </w:t>
      </w:r>
      <w:r w:rsidR="00C75111" w:rsidRPr="00A421FB">
        <w:rPr>
          <w:shd w:val="clear" w:color="auto" w:fill="FFFFFF"/>
          <w:lang w:eastAsia="ja-JP"/>
        </w:rPr>
        <w:t xml:space="preserve">suture. </w:t>
      </w:r>
      <w:r w:rsidR="00A025A6" w:rsidRPr="00A421FB">
        <w:rPr>
          <w:shd w:val="clear" w:color="auto" w:fill="FFFFFF"/>
          <w:lang w:eastAsia="ja-JP"/>
        </w:rPr>
        <w:t xml:space="preserve">Alternatively, surgeons can suture the anterior wall from the front towards the back without </w:t>
      </w:r>
      <w:r w:rsidRPr="00A421FB">
        <w:rPr>
          <w:shd w:val="clear" w:color="auto" w:fill="FFFFFF"/>
          <w:lang w:eastAsia="ja-JP"/>
        </w:rPr>
        <w:t>turning the table</w:t>
      </w:r>
      <w:r w:rsidR="00A025A6" w:rsidRPr="00A421FB">
        <w:rPr>
          <w:shd w:val="clear" w:color="auto" w:fill="FFFFFF"/>
          <w:lang w:eastAsia="ja-JP"/>
        </w:rPr>
        <w:t>. As the suture time</w:t>
      </w:r>
      <w:r w:rsidRPr="00A421FB">
        <w:rPr>
          <w:shd w:val="clear" w:color="auto" w:fill="FFFFFF"/>
          <w:lang w:eastAsia="ja-JP"/>
        </w:rPr>
        <w:t xml:space="preserve"> does</w:t>
      </w:r>
      <w:r w:rsidR="00A025A6" w:rsidRPr="00A421FB">
        <w:rPr>
          <w:shd w:val="clear" w:color="auto" w:fill="FFFFFF"/>
          <w:lang w:eastAsia="ja-JP"/>
        </w:rPr>
        <w:t xml:space="preserve"> not differ between the methods, </w:t>
      </w:r>
      <w:r w:rsidRPr="00A421FB">
        <w:rPr>
          <w:shd w:val="clear" w:color="auto" w:fill="FFFFFF"/>
          <w:lang w:eastAsia="ja-JP"/>
        </w:rPr>
        <w:t>either method can be selected</w:t>
      </w:r>
      <w:r w:rsidR="00A025A6" w:rsidRPr="00A421FB">
        <w:rPr>
          <w:shd w:val="clear" w:color="auto" w:fill="FFFFFF"/>
          <w:lang w:eastAsia="ja-JP"/>
        </w:rPr>
        <w:t xml:space="preserve"> </w:t>
      </w:r>
      <w:r w:rsidR="008E4A9E" w:rsidRPr="00A421FB">
        <w:rPr>
          <w:shd w:val="clear" w:color="auto" w:fill="FFFFFF"/>
          <w:lang w:eastAsia="ja-JP"/>
        </w:rPr>
        <w:t>based</w:t>
      </w:r>
      <w:r w:rsidR="00A025A6" w:rsidRPr="00A421FB">
        <w:rPr>
          <w:shd w:val="clear" w:color="auto" w:fill="FFFFFF"/>
          <w:lang w:eastAsia="ja-JP"/>
        </w:rPr>
        <w:t xml:space="preserve"> on the surgeon’</w:t>
      </w:r>
      <w:r w:rsidR="008E4A9E" w:rsidRPr="00A421FB">
        <w:rPr>
          <w:shd w:val="clear" w:color="auto" w:fill="FFFFFF"/>
          <w:lang w:eastAsia="ja-JP"/>
        </w:rPr>
        <w:t>s</w:t>
      </w:r>
      <w:r w:rsidR="00A025A6" w:rsidRPr="00A421FB">
        <w:rPr>
          <w:shd w:val="clear" w:color="auto" w:fill="FFFFFF"/>
          <w:lang w:eastAsia="ja-JP"/>
        </w:rPr>
        <w:t xml:space="preserve"> skill and preference. </w:t>
      </w:r>
    </w:p>
    <w:p w14:paraId="53713AE6" w14:textId="77777777" w:rsidR="00974B8B" w:rsidRPr="00A421FB" w:rsidRDefault="00974B8B" w:rsidP="00A421FB">
      <w:pPr>
        <w:spacing w:line="0" w:lineRule="atLeast"/>
        <w:rPr>
          <w:shd w:val="clear" w:color="auto" w:fill="FFFFFF"/>
          <w:lang w:eastAsia="ja-JP"/>
        </w:rPr>
      </w:pPr>
    </w:p>
    <w:p w14:paraId="18ABE68F" w14:textId="6CAA1194" w:rsidR="00A025A6" w:rsidRPr="00A421FB" w:rsidRDefault="00A025A6" w:rsidP="00A421FB">
      <w:pPr>
        <w:spacing w:line="0" w:lineRule="atLeast"/>
        <w:rPr>
          <w:rFonts w:eastAsia="Times New Roman"/>
        </w:rPr>
      </w:pPr>
      <w:r w:rsidRPr="00A421FB">
        <w:rPr>
          <w:shd w:val="clear" w:color="auto" w:fill="FFFFFF"/>
          <w:lang w:eastAsia="ja-JP"/>
        </w:rPr>
        <w:t>Both cuff and suture technique</w:t>
      </w:r>
      <w:r w:rsidR="00213B93" w:rsidRPr="00A421FB">
        <w:rPr>
          <w:shd w:val="clear" w:color="auto" w:fill="FFFFFF"/>
          <w:lang w:eastAsia="ja-JP"/>
        </w:rPr>
        <w:t>s</w:t>
      </w:r>
      <w:r w:rsidRPr="00A421FB">
        <w:rPr>
          <w:shd w:val="clear" w:color="auto" w:fill="FFFFFF"/>
          <w:lang w:eastAsia="ja-JP"/>
        </w:rPr>
        <w:t xml:space="preserve"> </w:t>
      </w:r>
      <w:r w:rsidR="008E4A9E" w:rsidRPr="00A421FB">
        <w:rPr>
          <w:shd w:val="clear" w:color="auto" w:fill="FFFFFF"/>
          <w:lang w:eastAsia="ja-JP"/>
        </w:rPr>
        <w:t>can be used</w:t>
      </w:r>
      <w:r w:rsidRPr="00A421FB">
        <w:rPr>
          <w:shd w:val="clear" w:color="auto" w:fill="FFFFFF"/>
          <w:lang w:eastAsia="ja-JP"/>
        </w:rPr>
        <w:t xml:space="preserve"> to reconstruct the IHIVC</w:t>
      </w:r>
      <w:r w:rsidRPr="00A421FB">
        <w:rPr>
          <w:shd w:val="clear" w:color="auto" w:fill="FFFFFF"/>
          <w:lang w:eastAsia="ja-JP"/>
        </w:rPr>
        <w:fldChar w:fldCharType="begin">
          <w:fldData xml:space="preserve">PEVuZE5vdGU+PENpdGU+PEF1dGhvcj5UYW5ha2E8L0F1dGhvcj48WWVhcj4yMDIzPC9ZZWFyPjxS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==
</w:fldData>
        </w:fldChar>
      </w:r>
      <w:r w:rsidR="002D1D71" w:rsidRPr="00A421FB">
        <w:rPr>
          <w:shd w:val="clear" w:color="auto" w:fill="FFFFFF"/>
          <w:lang w:eastAsia="ja-JP"/>
        </w:rPr>
        <w:instrText xml:space="preserve"> ADDIN EN.CITE </w:instrText>
      </w:r>
      <w:r w:rsidR="002D1D71" w:rsidRPr="00A421FB">
        <w:rPr>
          <w:shd w:val="clear" w:color="auto" w:fill="FFFFFF"/>
          <w:lang w:eastAsia="ja-JP"/>
        </w:rPr>
        <w:fldChar w:fldCharType="begin">
          <w:fldData xml:space="preserve">PEVuZE5vdGU+PENpdGU+PEF1dGhvcj5UYW5ha2E8L0F1dGhvcj48WWVhcj4yMDIzPC9ZZWFyPjxS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==
</w:fldData>
        </w:fldChar>
      </w:r>
      <w:r w:rsidR="002D1D71" w:rsidRPr="00A421FB">
        <w:rPr>
          <w:shd w:val="clear" w:color="auto" w:fill="FFFFFF"/>
          <w:lang w:eastAsia="ja-JP"/>
        </w:rPr>
        <w:instrText xml:space="preserve"> ADDIN EN.CITE.DATA </w:instrText>
      </w:r>
      <w:r w:rsidR="002D1D71" w:rsidRPr="00A421FB">
        <w:rPr>
          <w:shd w:val="clear" w:color="auto" w:fill="FFFFFF"/>
          <w:lang w:eastAsia="ja-JP"/>
        </w:rPr>
      </w:r>
      <w:r w:rsidR="002D1D71" w:rsidRPr="00A421FB">
        <w:rPr>
          <w:shd w:val="clear" w:color="auto" w:fill="FFFFFF"/>
          <w:lang w:eastAsia="ja-JP"/>
        </w:rPr>
        <w:fldChar w:fldCharType="end"/>
      </w:r>
      <w:r w:rsidRPr="00A421FB">
        <w:rPr>
          <w:shd w:val="clear" w:color="auto" w:fill="FFFFFF"/>
          <w:lang w:eastAsia="ja-JP"/>
        </w:rPr>
      </w:r>
      <w:r w:rsidRPr="00A421FB">
        <w:rPr>
          <w:shd w:val="clear" w:color="auto" w:fill="FFFFFF"/>
          <w:lang w:eastAsia="ja-JP"/>
        </w:rPr>
        <w:fldChar w:fldCharType="separate"/>
      </w:r>
      <w:r w:rsidR="002D1D71" w:rsidRPr="00A421FB">
        <w:rPr>
          <w:noProof/>
          <w:shd w:val="clear" w:color="auto" w:fill="FFFFFF"/>
          <w:vertAlign w:val="superscript"/>
          <w:lang w:eastAsia="ja-JP"/>
        </w:rPr>
        <w:t>5,11,13</w:t>
      </w:r>
      <w:r w:rsidRPr="00A421FB">
        <w:rPr>
          <w:shd w:val="clear" w:color="auto" w:fill="FFFFFF"/>
          <w:lang w:eastAsia="ja-JP"/>
        </w:rPr>
        <w:fldChar w:fldCharType="end"/>
      </w:r>
      <w:r w:rsidRPr="00A421FB">
        <w:rPr>
          <w:shd w:val="clear" w:color="auto" w:fill="FFFFFF"/>
          <w:lang w:eastAsia="ja-JP"/>
        </w:rPr>
        <w:t xml:space="preserve">. We recommend </w:t>
      </w:r>
      <w:r w:rsidR="008E4A9E" w:rsidRPr="00A421FB">
        <w:rPr>
          <w:shd w:val="clear" w:color="auto" w:fill="FFFFFF"/>
          <w:lang w:eastAsia="ja-JP"/>
        </w:rPr>
        <w:t>the</w:t>
      </w:r>
      <w:r w:rsidRPr="00A421FB">
        <w:rPr>
          <w:shd w:val="clear" w:color="auto" w:fill="FFFFFF"/>
          <w:lang w:eastAsia="ja-JP"/>
        </w:rPr>
        <w:t xml:space="preserve"> suture technique for IHIVC reconstruction </w:t>
      </w:r>
      <w:r w:rsidR="008E4A9E" w:rsidRPr="00A421FB">
        <w:rPr>
          <w:shd w:val="clear" w:color="auto" w:fill="FFFFFF"/>
          <w:lang w:eastAsia="ja-JP"/>
        </w:rPr>
        <w:t>for</w:t>
      </w:r>
      <w:r w:rsidRPr="00A421FB">
        <w:rPr>
          <w:shd w:val="clear" w:color="auto" w:fill="FFFFFF"/>
          <w:lang w:eastAsia="ja-JP"/>
        </w:rPr>
        <w:t xml:space="preserve"> </w:t>
      </w:r>
      <w:r w:rsidR="008E4A9E" w:rsidRPr="00A421FB">
        <w:rPr>
          <w:shd w:val="clear" w:color="auto" w:fill="FFFFFF"/>
          <w:lang w:eastAsia="ja-JP"/>
        </w:rPr>
        <w:t xml:space="preserve">the </w:t>
      </w:r>
      <w:r w:rsidRPr="00A421FB">
        <w:rPr>
          <w:shd w:val="clear" w:color="auto" w:fill="FFFFFF"/>
          <w:lang w:eastAsia="ja-JP"/>
        </w:rPr>
        <w:t xml:space="preserve">following reasons: </w:t>
      </w:r>
      <w:r w:rsidR="008E4A9E" w:rsidRPr="00A421FB">
        <w:rPr>
          <w:shd w:val="clear" w:color="auto" w:fill="FFFFFF"/>
          <w:lang w:eastAsia="ja-JP"/>
        </w:rPr>
        <w:t>f</w:t>
      </w:r>
      <w:r w:rsidRPr="00A421FB">
        <w:rPr>
          <w:shd w:val="clear" w:color="auto" w:fill="FFFFFF"/>
          <w:lang w:eastAsia="ja-JP"/>
        </w:rPr>
        <w:t xml:space="preserve">irst, </w:t>
      </w:r>
      <w:r w:rsidR="008E4A9E" w:rsidRPr="00A421FB">
        <w:rPr>
          <w:shd w:val="clear" w:color="auto" w:fill="FFFFFF"/>
          <w:lang w:eastAsia="ja-JP"/>
        </w:rPr>
        <w:t>the</w:t>
      </w:r>
      <w:r w:rsidRPr="00A421FB">
        <w:rPr>
          <w:shd w:val="clear" w:color="auto" w:fill="FFFFFF"/>
          <w:lang w:eastAsia="ja-JP"/>
        </w:rPr>
        <w:t xml:space="preserve"> cuff method requires ligation of </w:t>
      </w:r>
      <w:r w:rsidR="008E4A9E" w:rsidRPr="00A421FB">
        <w:rPr>
          <w:shd w:val="clear" w:color="auto" w:fill="FFFFFF"/>
          <w:lang w:eastAsia="ja-JP"/>
        </w:rPr>
        <w:t>the</w:t>
      </w:r>
      <w:r w:rsidRPr="00A421FB">
        <w:rPr>
          <w:shd w:val="clear" w:color="auto" w:fill="FFFFFF"/>
          <w:lang w:eastAsia="ja-JP"/>
        </w:rPr>
        <w:t xml:space="preserve"> right renal vein </w:t>
      </w:r>
      <w:r w:rsidR="00CE6715" w:rsidRPr="00A421FB">
        <w:rPr>
          <w:shd w:val="clear" w:color="auto" w:fill="FFFFFF"/>
          <w:lang w:eastAsia="ja-JP"/>
        </w:rPr>
        <w:t xml:space="preserve">in </w:t>
      </w:r>
      <w:r w:rsidR="008E4A9E" w:rsidRPr="00A421FB">
        <w:rPr>
          <w:shd w:val="clear" w:color="auto" w:fill="FFFFFF"/>
          <w:lang w:eastAsia="ja-JP"/>
        </w:rPr>
        <w:t xml:space="preserve">the </w:t>
      </w:r>
      <w:r w:rsidR="00CE6715" w:rsidRPr="00A421FB">
        <w:rPr>
          <w:shd w:val="clear" w:color="auto" w:fill="FFFFFF"/>
          <w:lang w:eastAsia="ja-JP"/>
        </w:rPr>
        <w:t xml:space="preserve">donor </w:t>
      </w:r>
      <w:r w:rsidRPr="00A421FB">
        <w:rPr>
          <w:shd w:val="clear" w:color="auto" w:fill="FFFFFF"/>
          <w:lang w:eastAsia="ja-JP"/>
        </w:rPr>
        <w:t>to secure the vessel length for</w:t>
      </w:r>
      <w:r w:rsidR="008E4A9E" w:rsidRPr="00A421FB">
        <w:rPr>
          <w:shd w:val="clear" w:color="auto" w:fill="FFFFFF"/>
          <w:lang w:eastAsia="ja-JP"/>
        </w:rPr>
        <w:t xml:space="preserve"> </w:t>
      </w:r>
      <w:r w:rsidRPr="00A421FB">
        <w:rPr>
          <w:shd w:val="clear" w:color="auto" w:fill="FFFFFF"/>
          <w:lang w:eastAsia="ja-JP"/>
        </w:rPr>
        <w:t xml:space="preserve">cuff attachment; </w:t>
      </w:r>
      <w:r w:rsidR="008E4A9E" w:rsidRPr="00A421FB">
        <w:rPr>
          <w:shd w:val="clear" w:color="auto" w:fill="FFFFFF"/>
          <w:lang w:eastAsia="ja-JP"/>
        </w:rPr>
        <w:t>s</w:t>
      </w:r>
      <w:r w:rsidRPr="00A421FB">
        <w:rPr>
          <w:shd w:val="clear" w:color="auto" w:fill="FFFFFF"/>
          <w:lang w:eastAsia="ja-JP"/>
        </w:rPr>
        <w:t xml:space="preserve">econd, </w:t>
      </w:r>
      <w:r w:rsidR="008E4A9E" w:rsidRPr="00A421FB">
        <w:rPr>
          <w:shd w:val="clear" w:color="auto" w:fill="FFFFFF"/>
          <w:lang w:eastAsia="ja-JP"/>
        </w:rPr>
        <w:t>the</w:t>
      </w:r>
      <w:r w:rsidRPr="00A421FB">
        <w:rPr>
          <w:shd w:val="clear" w:color="auto" w:fill="FFFFFF"/>
          <w:lang w:eastAsia="ja-JP"/>
        </w:rPr>
        <w:t xml:space="preserve"> cuff technique m</w:t>
      </w:r>
      <w:r w:rsidR="00213B93" w:rsidRPr="00A421FB">
        <w:rPr>
          <w:shd w:val="clear" w:color="auto" w:fill="FFFFFF"/>
          <w:lang w:eastAsia="ja-JP"/>
        </w:rPr>
        <w:t>ight</w:t>
      </w:r>
      <w:r w:rsidRPr="00A421FB">
        <w:rPr>
          <w:shd w:val="clear" w:color="auto" w:fill="FFFFFF"/>
          <w:lang w:eastAsia="ja-JP"/>
        </w:rPr>
        <w:t xml:space="preserve"> be more challenging </w:t>
      </w:r>
      <w:r w:rsidR="008E4A9E" w:rsidRPr="00A421FB">
        <w:rPr>
          <w:shd w:val="clear" w:color="auto" w:fill="FFFFFF"/>
          <w:lang w:eastAsia="ja-JP"/>
        </w:rPr>
        <w:t xml:space="preserve">to apply </w:t>
      </w:r>
      <w:r w:rsidRPr="00A421FB">
        <w:rPr>
          <w:shd w:val="clear" w:color="auto" w:fill="FFFFFF"/>
          <w:lang w:eastAsia="ja-JP"/>
        </w:rPr>
        <w:t xml:space="preserve">than </w:t>
      </w:r>
      <w:r w:rsidR="008E4A9E" w:rsidRPr="00A421FB">
        <w:rPr>
          <w:shd w:val="clear" w:color="auto" w:fill="FFFFFF"/>
          <w:lang w:eastAsia="ja-JP"/>
        </w:rPr>
        <w:t>the</w:t>
      </w:r>
      <w:r w:rsidRPr="00A421FB">
        <w:rPr>
          <w:shd w:val="clear" w:color="auto" w:fill="FFFFFF"/>
          <w:lang w:eastAsia="ja-JP"/>
        </w:rPr>
        <w:t xml:space="preserve"> suture technique due to the short length of </w:t>
      </w:r>
      <w:r w:rsidR="008E4A9E" w:rsidRPr="00A421FB">
        <w:rPr>
          <w:shd w:val="clear" w:color="auto" w:fill="FFFFFF"/>
          <w:lang w:eastAsia="ja-JP"/>
        </w:rPr>
        <w:t xml:space="preserve">the </w:t>
      </w:r>
      <w:r w:rsidRPr="00A421FB">
        <w:rPr>
          <w:shd w:val="clear" w:color="auto" w:fill="FFFFFF"/>
          <w:lang w:eastAsia="ja-JP"/>
        </w:rPr>
        <w:t xml:space="preserve">recipient IVC </w:t>
      </w:r>
      <w:r w:rsidR="008E4A9E" w:rsidRPr="00A421FB">
        <w:rPr>
          <w:shd w:val="clear" w:color="auto" w:fill="FFFFFF"/>
          <w:lang w:eastAsia="ja-JP"/>
        </w:rPr>
        <w:t>in which the cuff is inserted</w:t>
      </w:r>
      <w:r w:rsidRPr="00A421FB">
        <w:rPr>
          <w:shd w:val="clear" w:color="auto" w:fill="FFFFFF"/>
          <w:lang w:eastAsia="ja-JP"/>
        </w:rPr>
        <w:fldChar w:fldCharType="begin"/>
      </w:r>
      <w:r w:rsidR="002D1D71" w:rsidRPr="00A421FB">
        <w:rPr>
          <w:shd w:val="clear" w:color="auto" w:fill="FFFFFF"/>
          <w:lang w:eastAsia="ja-JP"/>
        </w:rPr>
        <w:instrText xml:space="preserve"> ADDIN EN.CITE &lt;EndNote&gt;&lt;Cite&gt;&lt;Author&gt;Tanaka&lt;/Author&gt;&lt;Year&gt;2023&lt;/Year&gt;&lt;RecNum&gt;3&lt;/RecNum&gt;&lt;DisplayText&gt;&lt;style face="superscript"&gt;13&lt;/style&gt;&lt;/DisplayText&gt;&lt;record&gt;&lt;rec-number&gt;3&lt;/rec-number&gt;&lt;foreign-keys&gt;&lt;key app="EN" db-id="9vtrwefv4sfssse05ztxvsdjer0da2xates0" timestamp="1741425537"&gt;3&lt;/key&gt;&lt;/foreign-keys&gt;&lt;ref-type name="Journal Article"&gt;17&lt;/ref-type&gt;&lt;contributors&gt;&lt;authors&gt;&lt;author&gt;Tanaka, K.&lt;/author&gt;&lt;author&gt;Uchida, Y.&lt;/author&gt;&lt;author&gt;Kageyama, S.&lt;/author&gt;&lt;author&gt;Nakamura, K.&lt;/author&gt;&lt;author&gt;Hirao, H.&lt;/author&gt;&lt;author&gt;Kadono, K.&lt;/author&gt;&lt;author&gt;Kawamoto, H.&lt;/author&gt;&lt;author&gt;Saga, K.&lt;/author&gt;&lt;author&gt;Kidoguchi, Y.&lt;/author&gt;&lt;author&gt;Watanabe, T.&lt;/author&gt;&lt;author&gt;Hatano, E.&lt;/author&gt;&lt;/authors&gt;&lt;/contributors&gt;&lt;auth-address&gt;Department of Surgery, Graduate School of Medicine, Kyoto University; kosuket0814@kuhp.kyoto-u.ac.jp.&amp;#xD;Department of Surgery, Graduate School of Medicine, Kyoto University.&amp;#xD;Institute for Frontier Life and Medical Sciences, Kyoto University.&lt;/auth-address&gt;&lt;titles&gt;&lt;title&gt;Vascular Reconstruction with the Cuff Technique in Mouse Orthotopic Liver Transplantation&lt;/title&gt;&lt;secondary-title&gt;J Vis Exp&lt;/secondary-title&gt;&lt;/titles&gt;&lt;periodical&gt;&lt;full-title&gt;J Vis Exp&lt;/full-title&gt;&lt;/periodical&gt;&lt;number&gt;202&lt;/number&gt;&lt;edition&gt;2023/12/18&lt;/edition&gt;&lt;keywords&gt;&lt;keyword&gt;Animals&lt;/keyword&gt;&lt;keyword&gt;Mice&lt;/keyword&gt;&lt;keyword&gt;*Liver Transplantation&lt;/keyword&gt;&lt;keyword&gt;Administration, Intravenous&lt;/keyword&gt;&lt;keyword&gt;Catheters&lt;/keyword&gt;&lt;keyword&gt;Portal Vein/surgery&lt;/keyword&gt;&lt;keyword&gt;*Reperfusion Injury&lt;/keyword&gt;&lt;/keywords&gt;&lt;dates&gt;&lt;year&gt;2023&lt;/year&gt;&lt;pub-dates&gt;&lt;date&gt;Dec 1&lt;/date&gt;&lt;/pub-dates&gt;&lt;/dates&gt;&lt;isbn&gt;1940-087X (Electronic)&amp;#xD;1940-087X (Linking)&lt;/isbn&gt;&lt;accession-num&gt;38108403&lt;/accession-num&gt;&lt;urls&gt;&lt;related-urls&gt;&lt;url&gt;https://www.ncbi.nlm.nih.gov/pubmed/38108403&lt;/url&gt;&lt;/related-urls&gt;&lt;/urls&gt;&lt;electronic-resource-num&gt;10.3791/66215&lt;/electronic-resource-num&gt;&lt;/record&gt;&lt;/Cite&gt;&lt;/EndNote&gt;</w:instrText>
      </w:r>
      <w:r w:rsidRPr="00A421FB">
        <w:rPr>
          <w:shd w:val="clear" w:color="auto" w:fill="FFFFFF"/>
          <w:lang w:eastAsia="ja-JP"/>
        </w:rPr>
        <w:fldChar w:fldCharType="separate"/>
      </w:r>
      <w:r w:rsidR="002D1D71" w:rsidRPr="00A421FB">
        <w:rPr>
          <w:noProof/>
          <w:shd w:val="clear" w:color="auto" w:fill="FFFFFF"/>
          <w:vertAlign w:val="superscript"/>
          <w:lang w:eastAsia="ja-JP"/>
        </w:rPr>
        <w:t>13</w:t>
      </w:r>
      <w:r w:rsidRPr="00A421FB">
        <w:rPr>
          <w:shd w:val="clear" w:color="auto" w:fill="FFFFFF"/>
          <w:lang w:eastAsia="ja-JP"/>
        </w:rPr>
        <w:fldChar w:fldCharType="end"/>
      </w:r>
      <w:r w:rsidRPr="00A421FB">
        <w:rPr>
          <w:shd w:val="clear" w:color="auto" w:fill="FFFFFF"/>
          <w:lang w:eastAsia="ja-JP"/>
        </w:rPr>
        <w:t xml:space="preserve">; </w:t>
      </w:r>
      <w:r w:rsidR="008E4A9E" w:rsidRPr="00A421FB">
        <w:rPr>
          <w:shd w:val="clear" w:color="auto" w:fill="FFFFFF"/>
          <w:lang w:eastAsia="ja-JP"/>
        </w:rPr>
        <w:t>t</w:t>
      </w:r>
      <w:r w:rsidRPr="00A421FB">
        <w:rPr>
          <w:shd w:val="clear" w:color="auto" w:fill="FFFFFF"/>
          <w:lang w:eastAsia="ja-JP"/>
        </w:rPr>
        <w:t xml:space="preserve">hird, the diameter of </w:t>
      </w:r>
      <w:r w:rsidR="008E4A9E" w:rsidRPr="00A421FB">
        <w:rPr>
          <w:shd w:val="clear" w:color="auto" w:fill="FFFFFF"/>
          <w:lang w:eastAsia="ja-JP"/>
        </w:rPr>
        <w:t xml:space="preserve">the </w:t>
      </w:r>
      <w:r w:rsidRPr="00A421FB">
        <w:rPr>
          <w:shd w:val="clear" w:color="auto" w:fill="FFFFFF"/>
          <w:lang w:eastAsia="ja-JP"/>
        </w:rPr>
        <w:t xml:space="preserve">reconstructed </w:t>
      </w:r>
      <w:r w:rsidR="00BB284D" w:rsidRPr="00A421FB">
        <w:rPr>
          <w:shd w:val="clear" w:color="auto" w:fill="FFFFFF"/>
          <w:lang w:eastAsia="ja-JP"/>
        </w:rPr>
        <w:t>IH</w:t>
      </w:r>
      <w:r w:rsidRPr="00A421FB">
        <w:rPr>
          <w:shd w:val="clear" w:color="auto" w:fill="FFFFFF"/>
          <w:lang w:eastAsia="ja-JP"/>
        </w:rPr>
        <w:t xml:space="preserve">IVC is larger </w:t>
      </w:r>
      <w:r w:rsidR="008E4A9E" w:rsidRPr="00A421FB">
        <w:rPr>
          <w:shd w:val="clear" w:color="auto" w:fill="FFFFFF"/>
          <w:lang w:eastAsia="ja-JP"/>
        </w:rPr>
        <w:t xml:space="preserve">when the </w:t>
      </w:r>
      <w:r w:rsidRPr="00A421FB">
        <w:rPr>
          <w:shd w:val="clear" w:color="auto" w:fill="FFFFFF"/>
          <w:lang w:eastAsia="ja-JP"/>
        </w:rPr>
        <w:t xml:space="preserve">suture technique </w:t>
      </w:r>
      <w:r w:rsidR="008E4A9E" w:rsidRPr="00A421FB">
        <w:rPr>
          <w:shd w:val="clear" w:color="auto" w:fill="FFFFFF"/>
          <w:lang w:eastAsia="ja-JP"/>
        </w:rPr>
        <w:t xml:space="preserve">is used than when </w:t>
      </w:r>
      <w:r w:rsidR="00713527" w:rsidRPr="00A421FB">
        <w:rPr>
          <w:shd w:val="clear" w:color="auto" w:fill="FFFFFF"/>
          <w:lang w:eastAsia="ja-JP"/>
        </w:rPr>
        <w:t xml:space="preserve">the </w:t>
      </w:r>
      <w:r w:rsidRPr="00A421FB">
        <w:rPr>
          <w:shd w:val="clear" w:color="auto" w:fill="FFFFFF"/>
          <w:lang w:eastAsia="ja-JP"/>
        </w:rPr>
        <w:t xml:space="preserve">cuff technique </w:t>
      </w:r>
      <w:r w:rsidR="00713527" w:rsidRPr="00A421FB">
        <w:rPr>
          <w:shd w:val="clear" w:color="auto" w:fill="FFFFFF"/>
          <w:lang w:eastAsia="ja-JP"/>
        </w:rPr>
        <w:t xml:space="preserve">is applied </w:t>
      </w:r>
      <w:r w:rsidRPr="00A421FB">
        <w:rPr>
          <w:shd w:val="clear" w:color="auto" w:fill="FFFFFF"/>
          <w:lang w:eastAsia="ja-JP"/>
        </w:rPr>
        <w:t>(</w:t>
      </w:r>
      <w:r w:rsidRPr="00A421FB">
        <w:rPr>
          <w:b/>
          <w:bCs/>
          <w:shd w:val="clear" w:color="auto" w:fill="FFFFFF"/>
          <w:lang w:eastAsia="ja-JP"/>
        </w:rPr>
        <w:t xml:space="preserve">Figure </w:t>
      </w:r>
      <w:r w:rsidR="00BB284D" w:rsidRPr="00A421FB">
        <w:rPr>
          <w:b/>
          <w:bCs/>
          <w:shd w:val="clear" w:color="auto" w:fill="FFFFFF"/>
          <w:lang w:eastAsia="ja-JP"/>
        </w:rPr>
        <w:t>4</w:t>
      </w:r>
      <w:r w:rsidRPr="00A421FB">
        <w:rPr>
          <w:b/>
          <w:bCs/>
          <w:shd w:val="clear" w:color="auto" w:fill="FFFFFF"/>
          <w:lang w:eastAsia="ja-JP"/>
        </w:rPr>
        <w:t>A</w:t>
      </w:r>
      <w:r w:rsidRPr="00A421FB">
        <w:rPr>
          <w:shd w:val="clear" w:color="auto" w:fill="FFFFFF"/>
          <w:lang w:eastAsia="ja-JP"/>
        </w:rPr>
        <w:t xml:space="preserve">); </w:t>
      </w:r>
      <w:r w:rsidR="00713527" w:rsidRPr="00A421FB">
        <w:rPr>
          <w:shd w:val="clear" w:color="auto" w:fill="FFFFFF"/>
          <w:lang w:eastAsia="ja-JP"/>
        </w:rPr>
        <w:t>f</w:t>
      </w:r>
      <w:r w:rsidRPr="00A421FB">
        <w:rPr>
          <w:shd w:val="clear" w:color="auto" w:fill="FFFFFF"/>
          <w:lang w:eastAsia="ja-JP"/>
        </w:rPr>
        <w:t>our</w:t>
      </w:r>
      <w:r w:rsidR="00F0660C" w:rsidRPr="00A421FB">
        <w:rPr>
          <w:shd w:val="clear" w:color="auto" w:fill="FFFFFF"/>
          <w:lang w:eastAsia="ja-JP"/>
        </w:rPr>
        <w:t>th</w:t>
      </w:r>
      <w:r w:rsidRPr="00A421FB">
        <w:rPr>
          <w:shd w:val="clear" w:color="auto" w:fill="FFFFFF"/>
          <w:lang w:eastAsia="ja-JP"/>
        </w:rPr>
        <w:t xml:space="preserve">, there is no difference in the total reperfusion time (from PV clamping to IHIVC releasing) </w:t>
      </w:r>
      <w:r w:rsidR="00E31324" w:rsidRPr="00A421FB">
        <w:rPr>
          <w:shd w:val="clear" w:color="auto" w:fill="FFFFFF"/>
          <w:lang w:eastAsia="ja-JP"/>
        </w:rPr>
        <w:t xml:space="preserve">between the cuff and suture techniques </w:t>
      </w:r>
      <w:r w:rsidRPr="00A421FB">
        <w:rPr>
          <w:shd w:val="clear" w:color="auto" w:fill="FFFFFF"/>
          <w:lang w:eastAsia="ja-JP"/>
        </w:rPr>
        <w:t>(</w:t>
      </w:r>
      <w:r w:rsidRPr="00A421FB">
        <w:rPr>
          <w:b/>
          <w:bCs/>
          <w:shd w:val="clear" w:color="auto" w:fill="FFFFFF"/>
          <w:lang w:eastAsia="ja-JP"/>
        </w:rPr>
        <w:t xml:space="preserve">Figure </w:t>
      </w:r>
      <w:r w:rsidR="00BB284D" w:rsidRPr="00A421FB">
        <w:rPr>
          <w:b/>
          <w:bCs/>
          <w:shd w:val="clear" w:color="auto" w:fill="FFFFFF"/>
          <w:lang w:eastAsia="ja-JP"/>
        </w:rPr>
        <w:t>4</w:t>
      </w:r>
      <w:r w:rsidRPr="00A421FB">
        <w:rPr>
          <w:b/>
          <w:bCs/>
          <w:shd w:val="clear" w:color="auto" w:fill="FFFFFF"/>
          <w:lang w:eastAsia="ja-JP"/>
        </w:rPr>
        <w:t>B</w:t>
      </w:r>
      <w:r w:rsidRPr="00A421FB">
        <w:rPr>
          <w:shd w:val="clear" w:color="auto" w:fill="FFFFFF"/>
          <w:lang w:eastAsia="ja-JP"/>
        </w:rPr>
        <w:t xml:space="preserve">). </w:t>
      </w:r>
      <w:r w:rsidR="00672B81" w:rsidRPr="00A421FB">
        <w:rPr>
          <w:shd w:val="clear" w:color="auto" w:fill="FFFFFF"/>
          <w:lang w:eastAsia="ja-JP"/>
        </w:rPr>
        <w:t xml:space="preserve">The </w:t>
      </w:r>
      <w:r w:rsidR="00174103" w:rsidRPr="00A421FB">
        <w:rPr>
          <w:shd w:val="clear" w:color="auto" w:fill="FFFFFF"/>
          <w:lang w:eastAsia="ja-JP"/>
        </w:rPr>
        <w:t xml:space="preserve">suture technique </w:t>
      </w:r>
      <w:r w:rsidR="00FB2BED" w:rsidRPr="00A421FB">
        <w:rPr>
          <w:shd w:val="clear" w:color="auto" w:fill="FFFFFF"/>
          <w:lang w:eastAsia="ja-JP"/>
        </w:rPr>
        <w:t xml:space="preserve">can produce consistent outcomes and </w:t>
      </w:r>
      <w:r w:rsidR="000A65DF" w:rsidRPr="00A421FB">
        <w:rPr>
          <w:shd w:val="clear" w:color="auto" w:fill="FFFFFF"/>
          <w:lang w:eastAsia="ja-JP"/>
        </w:rPr>
        <w:t>m</w:t>
      </w:r>
      <w:r w:rsidR="00713527" w:rsidRPr="00A421FB">
        <w:rPr>
          <w:shd w:val="clear" w:color="auto" w:fill="FFFFFF"/>
          <w:lang w:eastAsia="ja-JP"/>
        </w:rPr>
        <w:t>ay</w:t>
      </w:r>
      <w:r w:rsidR="000A65DF" w:rsidRPr="00A421FB">
        <w:rPr>
          <w:shd w:val="clear" w:color="auto" w:fill="FFFFFF"/>
          <w:lang w:eastAsia="ja-JP"/>
        </w:rPr>
        <w:t xml:space="preserve"> be less stressful than </w:t>
      </w:r>
      <w:r w:rsidR="00713527" w:rsidRPr="00A421FB">
        <w:rPr>
          <w:shd w:val="clear" w:color="auto" w:fill="FFFFFF"/>
          <w:lang w:eastAsia="ja-JP"/>
        </w:rPr>
        <w:t>the</w:t>
      </w:r>
      <w:r w:rsidR="000A65DF" w:rsidRPr="00A421FB">
        <w:rPr>
          <w:shd w:val="clear" w:color="auto" w:fill="FFFFFF"/>
          <w:lang w:eastAsia="ja-JP"/>
        </w:rPr>
        <w:t xml:space="preserve"> cuff technique in IHIVC reconstruction.</w:t>
      </w:r>
      <w:r w:rsidR="0001551B" w:rsidRPr="00A421FB">
        <w:rPr>
          <w:rFonts w:eastAsia="Times New Roman"/>
        </w:rPr>
        <w:t xml:space="preserve"> Future studies should </w:t>
      </w:r>
      <w:r w:rsidR="00392CA2" w:rsidRPr="00A421FB">
        <w:rPr>
          <w:rFonts w:eastAsia="Times New Roman"/>
        </w:rPr>
        <w:t>investigate</w:t>
      </w:r>
      <w:r w:rsidR="0001551B" w:rsidRPr="00A421FB">
        <w:rPr>
          <w:rFonts w:eastAsia="Times New Roman"/>
        </w:rPr>
        <w:t xml:space="preserve"> the survival difference between these procedures.</w:t>
      </w:r>
    </w:p>
    <w:p w14:paraId="461CBA0B" w14:textId="77777777" w:rsidR="00974B8B" w:rsidRPr="00A421FB" w:rsidRDefault="00974B8B" w:rsidP="00A421FB">
      <w:pPr>
        <w:spacing w:line="0" w:lineRule="atLeast"/>
        <w:rPr>
          <w:shd w:val="clear" w:color="auto" w:fill="FFFFFF"/>
          <w:lang w:eastAsia="ja-JP"/>
        </w:rPr>
      </w:pPr>
    </w:p>
    <w:p w14:paraId="5B1BE3AC" w14:textId="50040ABC" w:rsidR="00C75111" w:rsidRPr="00A421FB" w:rsidRDefault="00F7267E" w:rsidP="00A421FB">
      <w:pPr>
        <w:spacing w:line="0" w:lineRule="atLeast"/>
        <w:rPr>
          <w:shd w:val="clear" w:color="auto" w:fill="FFFFFF"/>
          <w:lang w:eastAsia="ja-JP"/>
        </w:rPr>
      </w:pPr>
      <w:r w:rsidRPr="00A421FB">
        <w:rPr>
          <w:shd w:val="clear" w:color="auto" w:fill="FFFFFF"/>
          <w:lang w:eastAsia="ja-JP"/>
        </w:rPr>
        <w:t>In summary, w</w:t>
      </w:r>
      <w:r w:rsidR="002642C3" w:rsidRPr="00A421FB">
        <w:rPr>
          <w:shd w:val="clear" w:color="auto" w:fill="FFFFFF"/>
          <w:lang w:eastAsia="ja-JP"/>
        </w:rPr>
        <w:t xml:space="preserve">e </w:t>
      </w:r>
      <w:r w:rsidR="00713527" w:rsidRPr="00A421FB">
        <w:rPr>
          <w:shd w:val="clear" w:color="auto" w:fill="FFFFFF"/>
          <w:lang w:eastAsia="ja-JP"/>
        </w:rPr>
        <w:t xml:space="preserve">have </w:t>
      </w:r>
      <w:r w:rsidR="002642C3" w:rsidRPr="00A421FB">
        <w:rPr>
          <w:shd w:val="clear" w:color="auto" w:fill="FFFFFF"/>
          <w:lang w:eastAsia="ja-JP"/>
        </w:rPr>
        <w:t xml:space="preserve">provided detailed techniques and tips for the reconstruction of </w:t>
      </w:r>
      <w:r w:rsidR="00713527" w:rsidRPr="00A421FB">
        <w:rPr>
          <w:shd w:val="clear" w:color="auto" w:fill="FFFFFF"/>
          <w:lang w:eastAsia="ja-JP"/>
        </w:rPr>
        <w:t xml:space="preserve">the </w:t>
      </w:r>
      <w:r w:rsidR="002642C3" w:rsidRPr="00A421FB">
        <w:rPr>
          <w:shd w:val="clear" w:color="auto" w:fill="FFFFFF"/>
          <w:lang w:eastAsia="ja-JP"/>
        </w:rPr>
        <w:t xml:space="preserve">SHIVC and IHIVC, which are the most critical </w:t>
      </w:r>
      <w:r w:rsidRPr="00A421FB">
        <w:rPr>
          <w:shd w:val="clear" w:color="auto" w:fill="FFFFFF"/>
          <w:lang w:eastAsia="ja-JP"/>
        </w:rPr>
        <w:t>points</w:t>
      </w:r>
      <w:r w:rsidR="002642C3" w:rsidRPr="00A421FB">
        <w:rPr>
          <w:shd w:val="clear" w:color="auto" w:fill="FFFFFF"/>
          <w:lang w:eastAsia="ja-JP"/>
        </w:rPr>
        <w:t xml:space="preserve"> for successful mouse orthotopic LT. </w:t>
      </w:r>
      <w:r w:rsidR="00CE6715" w:rsidRPr="00A421FB">
        <w:rPr>
          <w:shd w:val="clear" w:color="auto" w:fill="FFFFFF"/>
          <w:lang w:eastAsia="ja-JP"/>
        </w:rPr>
        <w:t>As shown in the learning curve, a</w:t>
      </w:r>
      <w:r w:rsidR="002642C3" w:rsidRPr="00A421FB">
        <w:rPr>
          <w:shd w:val="clear" w:color="auto" w:fill="FFFFFF"/>
          <w:lang w:eastAsia="ja-JP"/>
        </w:rPr>
        <w:t xml:space="preserve">lthough practice </w:t>
      </w:r>
      <w:r w:rsidR="00713527" w:rsidRPr="00A421FB">
        <w:rPr>
          <w:shd w:val="clear" w:color="auto" w:fill="FFFFFF"/>
          <w:lang w:eastAsia="ja-JP"/>
        </w:rPr>
        <w:t>is</w:t>
      </w:r>
      <w:r w:rsidR="002642C3" w:rsidRPr="00A421FB">
        <w:rPr>
          <w:shd w:val="clear" w:color="auto" w:fill="FFFFFF"/>
          <w:lang w:eastAsia="ja-JP"/>
        </w:rPr>
        <w:t xml:space="preserve"> needed to obtai</w:t>
      </w:r>
      <w:r w:rsidR="00522884" w:rsidRPr="00A421FB">
        <w:rPr>
          <w:shd w:val="clear" w:color="auto" w:fill="FFFFFF"/>
          <w:lang w:eastAsia="ja-JP"/>
        </w:rPr>
        <w:t xml:space="preserve">n </w:t>
      </w:r>
      <w:r w:rsidR="002642C3" w:rsidRPr="00A421FB">
        <w:rPr>
          <w:shd w:val="clear" w:color="auto" w:fill="FFFFFF"/>
          <w:lang w:eastAsia="ja-JP"/>
        </w:rPr>
        <w:t>reproducible outcomes in this procedure, mouse orthot</w:t>
      </w:r>
      <w:r w:rsidR="00713527" w:rsidRPr="00A421FB">
        <w:rPr>
          <w:shd w:val="clear" w:color="auto" w:fill="FFFFFF"/>
          <w:lang w:eastAsia="ja-JP"/>
        </w:rPr>
        <w:t>op</w:t>
      </w:r>
      <w:r w:rsidR="002642C3" w:rsidRPr="00A421FB">
        <w:rPr>
          <w:shd w:val="clear" w:color="auto" w:fill="FFFFFF"/>
          <w:lang w:eastAsia="ja-JP"/>
        </w:rPr>
        <w:t xml:space="preserve">ic LT is still important </w:t>
      </w:r>
      <w:r w:rsidR="00713527" w:rsidRPr="00A421FB">
        <w:rPr>
          <w:shd w:val="clear" w:color="auto" w:fill="FFFFFF"/>
          <w:lang w:eastAsia="ja-JP"/>
        </w:rPr>
        <w:t>for</w:t>
      </w:r>
      <w:r w:rsidR="002642C3" w:rsidRPr="00A421FB">
        <w:rPr>
          <w:shd w:val="clear" w:color="auto" w:fill="FFFFFF"/>
          <w:lang w:eastAsia="ja-JP"/>
        </w:rPr>
        <w:t xml:space="preserve"> conduct</w:t>
      </w:r>
      <w:r w:rsidR="00713527" w:rsidRPr="00A421FB">
        <w:rPr>
          <w:shd w:val="clear" w:color="auto" w:fill="FFFFFF"/>
          <w:lang w:eastAsia="ja-JP"/>
        </w:rPr>
        <w:t>ing</w:t>
      </w:r>
      <w:r w:rsidR="002642C3" w:rsidRPr="00A421FB">
        <w:rPr>
          <w:shd w:val="clear" w:color="auto" w:fill="FFFFFF"/>
          <w:lang w:eastAsia="ja-JP"/>
        </w:rPr>
        <w:t xml:space="preserve"> mechanistic studies in LT research. We believe </w:t>
      </w:r>
      <w:r w:rsidR="00713527" w:rsidRPr="00A421FB">
        <w:rPr>
          <w:shd w:val="clear" w:color="auto" w:fill="FFFFFF"/>
          <w:lang w:eastAsia="ja-JP"/>
        </w:rPr>
        <w:t xml:space="preserve">that </w:t>
      </w:r>
      <w:r w:rsidR="002642C3" w:rsidRPr="00A421FB">
        <w:rPr>
          <w:shd w:val="clear" w:color="auto" w:fill="FFFFFF"/>
          <w:lang w:eastAsia="ja-JP"/>
        </w:rPr>
        <w:t>this article w</w:t>
      </w:r>
      <w:r w:rsidRPr="00A421FB">
        <w:rPr>
          <w:shd w:val="clear" w:color="auto" w:fill="FFFFFF"/>
          <w:lang w:eastAsia="ja-JP"/>
        </w:rPr>
        <w:t>ill</w:t>
      </w:r>
      <w:r w:rsidR="00713527" w:rsidRPr="00A421FB">
        <w:rPr>
          <w:shd w:val="clear" w:color="auto" w:fill="FFFFFF"/>
          <w:lang w:eastAsia="ja-JP"/>
        </w:rPr>
        <w:t xml:space="preserve"> facilitate</w:t>
      </w:r>
      <w:r w:rsidRPr="00A421FB">
        <w:rPr>
          <w:shd w:val="clear" w:color="auto" w:fill="FFFFFF"/>
          <w:lang w:eastAsia="ja-JP"/>
        </w:rPr>
        <w:t xml:space="preserve"> </w:t>
      </w:r>
      <w:r w:rsidR="002642C3" w:rsidRPr="00A421FB">
        <w:rPr>
          <w:shd w:val="clear" w:color="auto" w:fill="FFFFFF"/>
          <w:lang w:eastAsia="ja-JP"/>
        </w:rPr>
        <w:t xml:space="preserve">further advances in </w:t>
      </w:r>
      <w:r w:rsidR="008169F3" w:rsidRPr="00A421FB">
        <w:rPr>
          <w:shd w:val="clear" w:color="auto" w:fill="FFFFFF"/>
          <w:lang w:eastAsia="ja-JP"/>
        </w:rPr>
        <w:t xml:space="preserve">the field of </w:t>
      </w:r>
      <w:r w:rsidR="002642C3" w:rsidRPr="00A421FB">
        <w:rPr>
          <w:shd w:val="clear" w:color="auto" w:fill="FFFFFF"/>
          <w:lang w:eastAsia="ja-JP"/>
        </w:rPr>
        <w:t xml:space="preserve">LT </w:t>
      </w:r>
      <w:r w:rsidR="009056C1" w:rsidRPr="00A421FB">
        <w:rPr>
          <w:shd w:val="clear" w:color="auto" w:fill="FFFFFF"/>
          <w:lang w:eastAsia="ja-JP"/>
        </w:rPr>
        <w:t xml:space="preserve">research </w:t>
      </w:r>
      <w:r w:rsidR="00E31324" w:rsidRPr="00A421FB">
        <w:rPr>
          <w:shd w:val="clear" w:color="auto" w:fill="FFFFFF"/>
          <w:lang w:eastAsia="ja-JP"/>
        </w:rPr>
        <w:t xml:space="preserve">to improve </w:t>
      </w:r>
      <w:r w:rsidR="008169F3" w:rsidRPr="00A421FB">
        <w:rPr>
          <w:shd w:val="clear" w:color="auto" w:fill="FFFFFF"/>
          <w:lang w:eastAsia="ja-JP"/>
        </w:rPr>
        <w:t xml:space="preserve">patient </w:t>
      </w:r>
      <w:r w:rsidR="002642C3" w:rsidRPr="00A421FB">
        <w:rPr>
          <w:shd w:val="clear" w:color="auto" w:fill="FFFFFF"/>
          <w:lang w:eastAsia="ja-JP"/>
        </w:rPr>
        <w:t xml:space="preserve">outcomes. </w:t>
      </w:r>
    </w:p>
    <w:p w14:paraId="0BEB38EC" w14:textId="77777777" w:rsidR="006E4797" w:rsidRPr="00A421FB" w:rsidRDefault="006E4797" w:rsidP="00A421FB">
      <w:pPr>
        <w:spacing w:line="0" w:lineRule="atLeast"/>
        <w:rPr>
          <w:lang w:eastAsia="ja-JP"/>
        </w:rPr>
      </w:pPr>
    </w:p>
    <w:p w14:paraId="59F37CC4" w14:textId="45A69E88" w:rsidR="006E4797" w:rsidRPr="00A421FB" w:rsidRDefault="00551D82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  <w:rPr>
          <w:lang w:eastAsia="ja-JP"/>
        </w:rPr>
      </w:pPr>
      <w:r w:rsidRPr="00A421FB">
        <w:rPr>
          <w:b/>
        </w:rPr>
        <w:t xml:space="preserve">ACKNOWLEDGMENTS: </w:t>
      </w:r>
    </w:p>
    <w:p w14:paraId="6D064C88" w14:textId="55BEF2E5" w:rsidR="006E4797" w:rsidRPr="00A421FB" w:rsidRDefault="00265A84" w:rsidP="00A421FB">
      <w:pPr>
        <w:spacing w:line="0" w:lineRule="atLeast"/>
      </w:pPr>
      <w:r w:rsidRPr="00A421FB">
        <w:t xml:space="preserve">This work was supported </w:t>
      </w:r>
      <w:r w:rsidR="005A3C75" w:rsidRPr="00A421FB">
        <w:t xml:space="preserve">by </w:t>
      </w:r>
      <w:r w:rsidR="004B005B" w:rsidRPr="00A421FB">
        <w:t xml:space="preserve">the </w:t>
      </w:r>
      <w:r w:rsidR="005A3C75" w:rsidRPr="00A421FB">
        <w:t>Japan Society for the Promotion of Science (Grant Number: 24K19356).</w:t>
      </w:r>
    </w:p>
    <w:p w14:paraId="25B2FBBD" w14:textId="77777777" w:rsidR="006E4797" w:rsidRPr="004B005B" w:rsidRDefault="006E4797" w:rsidP="00A421FB">
      <w:pPr>
        <w:spacing w:line="0" w:lineRule="atLeast"/>
        <w:rPr>
          <w:b/>
        </w:rPr>
      </w:pPr>
    </w:p>
    <w:p w14:paraId="5E703EBA" w14:textId="241C90D7" w:rsidR="006E4797" w:rsidRPr="00A421FB" w:rsidRDefault="00551D82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</w:pPr>
      <w:r w:rsidRPr="00A421FB">
        <w:rPr>
          <w:b/>
        </w:rPr>
        <w:t xml:space="preserve">DISCLOSURES: </w:t>
      </w:r>
    </w:p>
    <w:p w14:paraId="132340D6" w14:textId="79C46DDC" w:rsidR="006E4797" w:rsidRPr="00A421FB" w:rsidRDefault="00265A84" w:rsidP="00A421FB">
      <w:pPr>
        <w:spacing w:line="0" w:lineRule="atLeast"/>
      </w:pPr>
      <w:r w:rsidRPr="00A421FB">
        <w:t>The authors have no conflicts of interest to disclose.</w:t>
      </w:r>
    </w:p>
    <w:p w14:paraId="7C8F62C7" w14:textId="77777777" w:rsidR="006E4797" w:rsidRPr="00A421FB" w:rsidRDefault="006E4797" w:rsidP="00A421FB">
      <w:pPr>
        <w:spacing w:line="0" w:lineRule="atLeast"/>
        <w:rPr>
          <w:b/>
        </w:rPr>
      </w:pPr>
      <w:bookmarkStart w:id="350" w:name="gjdgxs" w:colFirst="0" w:colLast="0"/>
      <w:bookmarkStart w:id="351" w:name="30j0zll" w:colFirst="0" w:colLast="0"/>
      <w:bookmarkEnd w:id="350"/>
      <w:bookmarkEnd w:id="351"/>
    </w:p>
    <w:p w14:paraId="74E7FBD4" w14:textId="75244D69" w:rsidR="00967F64" w:rsidRPr="00A421FB" w:rsidRDefault="00967F64" w:rsidP="00A421FB">
      <w:pPr>
        <w:spacing w:line="0" w:lineRule="atLeast"/>
      </w:pPr>
      <w:bookmarkStart w:id="352" w:name="tyjcwt" w:colFirst="0" w:colLast="0"/>
      <w:bookmarkStart w:id="353" w:name="3rdcrjn" w:colFirst="0" w:colLast="0"/>
      <w:bookmarkEnd w:id="352"/>
      <w:bookmarkEnd w:id="353"/>
      <w:r w:rsidRPr="004B005B">
        <w:rPr>
          <w:b/>
        </w:rPr>
        <w:t>REFERENCES:</w:t>
      </w:r>
    </w:p>
    <w:p w14:paraId="7D075FD9" w14:textId="62E702FD" w:rsidR="002D1D71" w:rsidRPr="004B005B" w:rsidRDefault="00712675" w:rsidP="00A421FB">
      <w:pPr>
        <w:pStyle w:val="EndNoteBibliography"/>
        <w:numPr>
          <w:ilvl w:val="0"/>
          <w:numId w:val="20"/>
        </w:numPr>
        <w:spacing w:line="0" w:lineRule="atLeast"/>
        <w:ind w:left="0" w:firstLine="0"/>
        <w:rPr>
          <w:noProof/>
        </w:rPr>
      </w:pPr>
      <w:r w:rsidRPr="00A421FB">
        <w:fldChar w:fldCharType="begin"/>
      </w:r>
      <w:r w:rsidRPr="00A421FB">
        <w:instrText xml:space="preserve"> ADDIN EN.REFLIST </w:instrText>
      </w:r>
      <w:r w:rsidRPr="00A421FB">
        <w:fldChar w:fldCharType="separate"/>
      </w:r>
      <w:r w:rsidR="002D1D71" w:rsidRPr="004B005B">
        <w:rPr>
          <w:noProof/>
        </w:rPr>
        <w:t xml:space="preserve">Yokota, S., Yoshida, O., Ono, Y., Geller, D. A., Thomson, A. W. Liver transplantation in the mouse: Insights into liver immunobiology, tissue injury, and allograft tolerance. </w:t>
      </w:r>
      <w:r w:rsidR="002D1D71" w:rsidRPr="004B005B">
        <w:rPr>
          <w:i/>
          <w:noProof/>
        </w:rPr>
        <w:t>Liver Transpl.</w:t>
      </w:r>
      <w:r w:rsidR="002D1D71" w:rsidRPr="004B005B">
        <w:rPr>
          <w:noProof/>
        </w:rPr>
        <w:t xml:space="preserve"> </w:t>
      </w:r>
      <w:r w:rsidR="002D1D71" w:rsidRPr="004B005B">
        <w:rPr>
          <w:b/>
          <w:noProof/>
        </w:rPr>
        <w:t>22</w:t>
      </w:r>
      <w:r w:rsidR="002D1D71" w:rsidRPr="004B005B">
        <w:rPr>
          <w:noProof/>
        </w:rPr>
        <w:t xml:space="preserve"> (4), 536</w:t>
      </w:r>
      <w:r w:rsidR="004B005B" w:rsidRPr="004B005B">
        <w:rPr>
          <w:noProof/>
        </w:rPr>
        <w:t>–</w:t>
      </w:r>
      <w:r w:rsidR="002D1D71" w:rsidRPr="004B005B">
        <w:rPr>
          <w:noProof/>
        </w:rPr>
        <w:t>546 (2016).</w:t>
      </w:r>
    </w:p>
    <w:p w14:paraId="2B77086E" w14:textId="37D71B61" w:rsidR="002D1D71" w:rsidRPr="004B005B" w:rsidRDefault="002D1D71" w:rsidP="00A421FB">
      <w:pPr>
        <w:pStyle w:val="EndNoteBibliography"/>
        <w:numPr>
          <w:ilvl w:val="0"/>
          <w:numId w:val="20"/>
        </w:numPr>
        <w:spacing w:line="0" w:lineRule="atLeast"/>
        <w:ind w:left="0" w:firstLine="0"/>
        <w:rPr>
          <w:noProof/>
        </w:rPr>
      </w:pPr>
      <w:r w:rsidRPr="004B005B">
        <w:rPr>
          <w:noProof/>
        </w:rPr>
        <w:t xml:space="preserve">Qian, S. G., Fung, J. J., Demetris, A. V., Ildstad, S. T., Starzl, T. E. Orthotopic liver transplantation in the mouse. </w:t>
      </w:r>
      <w:r w:rsidRPr="004B005B">
        <w:rPr>
          <w:i/>
          <w:noProof/>
        </w:rPr>
        <w:t>Transplantation.</w:t>
      </w:r>
      <w:r w:rsidRPr="004B005B">
        <w:rPr>
          <w:noProof/>
        </w:rPr>
        <w:t xml:space="preserve"> </w:t>
      </w:r>
      <w:r w:rsidRPr="004B005B">
        <w:rPr>
          <w:b/>
          <w:noProof/>
        </w:rPr>
        <w:t>52</w:t>
      </w:r>
      <w:r w:rsidRPr="004B005B">
        <w:rPr>
          <w:noProof/>
        </w:rPr>
        <w:t xml:space="preserve"> (3), 562</w:t>
      </w:r>
      <w:r w:rsidR="004B005B" w:rsidRPr="004B005B">
        <w:rPr>
          <w:noProof/>
        </w:rPr>
        <w:t>–</w:t>
      </w:r>
      <w:r w:rsidRPr="004B005B">
        <w:rPr>
          <w:noProof/>
        </w:rPr>
        <w:t>564 (1991).</w:t>
      </w:r>
    </w:p>
    <w:p w14:paraId="279164EB" w14:textId="4F5FE842" w:rsidR="002D1D71" w:rsidRPr="004B005B" w:rsidRDefault="002D1D71" w:rsidP="00A421FB">
      <w:pPr>
        <w:pStyle w:val="EndNoteBibliography"/>
        <w:numPr>
          <w:ilvl w:val="0"/>
          <w:numId w:val="20"/>
        </w:numPr>
        <w:spacing w:line="0" w:lineRule="atLeast"/>
        <w:ind w:left="0" w:firstLine="0"/>
        <w:rPr>
          <w:noProof/>
        </w:rPr>
      </w:pPr>
      <w:r w:rsidRPr="004B005B">
        <w:rPr>
          <w:noProof/>
        </w:rPr>
        <w:t xml:space="preserve">Tian, Y., Rudiger, H. A., Jochum, W., Clavien, P. A. Comparison of arterialized and nonarterialized orthotopic liver transplantation in mice: Prowess or relevant model? </w:t>
      </w:r>
      <w:r w:rsidRPr="004B005B">
        <w:rPr>
          <w:i/>
          <w:noProof/>
        </w:rPr>
        <w:t>Transplantation.</w:t>
      </w:r>
      <w:r w:rsidRPr="004B005B">
        <w:rPr>
          <w:noProof/>
        </w:rPr>
        <w:t xml:space="preserve"> </w:t>
      </w:r>
      <w:r w:rsidRPr="004B005B">
        <w:rPr>
          <w:b/>
          <w:noProof/>
        </w:rPr>
        <w:t>74</w:t>
      </w:r>
      <w:r w:rsidRPr="004B005B">
        <w:rPr>
          <w:noProof/>
        </w:rPr>
        <w:t xml:space="preserve"> (9), 1242</w:t>
      </w:r>
      <w:r w:rsidR="004B005B" w:rsidRPr="004B005B">
        <w:rPr>
          <w:noProof/>
        </w:rPr>
        <w:t>–</w:t>
      </w:r>
      <w:r w:rsidRPr="004B005B">
        <w:rPr>
          <w:noProof/>
        </w:rPr>
        <w:t>1246 (2002).</w:t>
      </w:r>
    </w:p>
    <w:p w14:paraId="43BB32AD" w14:textId="0B5F911C" w:rsidR="002D1D71" w:rsidRPr="004B005B" w:rsidRDefault="002D1D71" w:rsidP="00A421FB">
      <w:pPr>
        <w:pStyle w:val="EndNoteBibliography"/>
        <w:numPr>
          <w:ilvl w:val="0"/>
          <w:numId w:val="20"/>
        </w:numPr>
        <w:spacing w:line="0" w:lineRule="atLeast"/>
        <w:ind w:left="0" w:firstLine="0"/>
        <w:rPr>
          <w:noProof/>
        </w:rPr>
      </w:pPr>
      <w:r w:rsidRPr="004B005B">
        <w:rPr>
          <w:noProof/>
        </w:rPr>
        <w:t xml:space="preserve">Steger, U., Sawitzki, B., Gassel, A. M., Gassel, H. J., Wood, K. J. Impact of hepatic rearterialization on reperfusion injury and outcome after mouse liver transplantation. </w:t>
      </w:r>
      <w:r w:rsidRPr="004B005B">
        <w:rPr>
          <w:i/>
          <w:noProof/>
        </w:rPr>
        <w:lastRenderedPageBreak/>
        <w:t>Transplantation.</w:t>
      </w:r>
      <w:r w:rsidRPr="004B005B">
        <w:rPr>
          <w:noProof/>
        </w:rPr>
        <w:t xml:space="preserve"> </w:t>
      </w:r>
      <w:r w:rsidRPr="004B005B">
        <w:rPr>
          <w:b/>
          <w:noProof/>
        </w:rPr>
        <w:t>76</w:t>
      </w:r>
      <w:r w:rsidRPr="004B005B">
        <w:rPr>
          <w:noProof/>
        </w:rPr>
        <w:t xml:space="preserve"> (2), 327</w:t>
      </w:r>
      <w:r w:rsidR="004B005B" w:rsidRPr="004B005B">
        <w:rPr>
          <w:noProof/>
        </w:rPr>
        <w:t>–</w:t>
      </w:r>
      <w:r w:rsidRPr="004B005B">
        <w:rPr>
          <w:noProof/>
        </w:rPr>
        <w:t>332 (2003).</w:t>
      </w:r>
    </w:p>
    <w:p w14:paraId="507FD421" w14:textId="1DDE1629" w:rsidR="002D1D71" w:rsidRPr="004B005B" w:rsidRDefault="002D1D71" w:rsidP="00A421FB">
      <w:pPr>
        <w:pStyle w:val="EndNoteBibliography"/>
        <w:numPr>
          <w:ilvl w:val="0"/>
          <w:numId w:val="20"/>
        </w:numPr>
        <w:spacing w:line="0" w:lineRule="atLeast"/>
        <w:ind w:left="0" w:firstLine="0"/>
        <w:rPr>
          <w:noProof/>
        </w:rPr>
      </w:pPr>
      <w:r w:rsidRPr="004B005B">
        <w:rPr>
          <w:noProof/>
        </w:rPr>
        <w:t xml:space="preserve">Klein, I., Gassel, H. J., Thiede, A., Crispe, I. N., Steger, U. A microsurgical approach to hepatic and extrahepatic antigen presentation and its effects on the migration pattern of activated </w:t>
      </w:r>
      <w:r w:rsidR="004B005B" w:rsidRPr="004B005B">
        <w:rPr>
          <w:noProof/>
        </w:rPr>
        <w:t>CD</w:t>
      </w:r>
      <w:r w:rsidRPr="004B005B">
        <w:rPr>
          <w:noProof/>
        </w:rPr>
        <w:t xml:space="preserve">8(+) </w:t>
      </w:r>
      <w:r w:rsidR="004B005B" w:rsidRPr="004B005B">
        <w:rPr>
          <w:noProof/>
        </w:rPr>
        <w:t>T</w:t>
      </w:r>
      <w:r w:rsidRPr="004B005B">
        <w:rPr>
          <w:noProof/>
        </w:rPr>
        <w:t xml:space="preserve"> cells. </w:t>
      </w:r>
      <w:r w:rsidRPr="004B005B">
        <w:rPr>
          <w:i/>
          <w:noProof/>
        </w:rPr>
        <w:t>Microsurgery.</w:t>
      </w:r>
      <w:r w:rsidRPr="004B005B">
        <w:rPr>
          <w:noProof/>
        </w:rPr>
        <w:t xml:space="preserve"> </w:t>
      </w:r>
      <w:r w:rsidRPr="004B005B">
        <w:rPr>
          <w:b/>
          <w:noProof/>
        </w:rPr>
        <w:t>27</w:t>
      </w:r>
      <w:r w:rsidRPr="004B005B">
        <w:rPr>
          <w:noProof/>
        </w:rPr>
        <w:t xml:space="preserve"> (4), 289</w:t>
      </w:r>
      <w:r w:rsidR="004B005B" w:rsidRPr="004B005B">
        <w:rPr>
          <w:noProof/>
        </w:rPr>
        <w:t>–</w:t>
      </w:r>
      <w:r w:rsidRPr="004B005B">
        <w:rPr>
          <w:noProof/>
        </w:rPr>
        <w:t>294 (2007).</w:t>
      </w:r>
    </w:p>
    <w:p w14:paraId="52C6BF49" w14:textId="1186C1D7" w:rsidR="002D1D71" w:rsidRPr="004B005B" w:rsidRDefault="002D1D71" w:rsidP="00A421FB">
      <w:pPr>
        <w:pStyle w:val="EndNoteBibliography"/>
        <w:numPr>
          <w:ilvl w:val="0"/>
          <w:numId w:val="20"/>
        </w:numPr>
        <w:spacing w:line="0" w:lineRule="atLeast"/>
        <w:ind w:left="0" w:firstLine="0"/>
        <w:rPr>
          <w:noProof/>
        </w:rPr>
      </w:pPr>
      <w:r w:rsidRPr="004B005B">
        <w:rPr>
          <w:noProof/>
        </w:rPr>
        <w:t xml:space="preserve">Yokota, S. et al. Orthotopic mouse liver transplantation to study liver biology and allograft tolerance. </w:t>
      </w:r>
      <w:r w:rsidRPr="004B005B">
        <w:rPr>
          <w:i/>
          <w:noProof/>
        </w:rPr>
        <w:t>Nat Protoc.</w:t>
      </w:r>
      <w:r w:rsidRPr="004B005B">
        <w:rPr>
          <w:noProof/>
        </w:rPr>
        <w:t xml:space="preserve"> </w:t>
      </w:r>
      <w:r w:rsidRPr="004B005B">
        <w:rPr>
          <w:b/>
          <w:noProof/>
        </w:rPr>
        <w:t>11</w:t>
      </w:r>
      <w:r w:rsidRPr="004B005B">
        <w:rPr>
          <w:noProof/>
        </w:rPr>
        <w:t xml:space="preserve"> (7), 1163</w:t>
      </w:r>
      <w:r w:rsidR="004B005B" w:rsidRPr="004B005B">
        <w:rPr>
          <w:noProof/>
        </w:rPr>
        <w:t>–</w:t>
      </w:r>
      <w:r w:rsidRPr="004B005B">
        <w:rPr>
          <w:noProof/>
        </w:rPr>
        <w:t>1174 (2016).</w:t>
      </w:r>
    </w:p>
    <w:p w14:paraId="5278C827" w14:textId="65EB736B" w:rsidR="002D1D71" w:rsidRPr="004B005B" w:rsidRDefault="002D1D71" w:rsidP="00A421FB">
      <w:pPr>
        <w:pStyle w:val="EndNoteBibliography"/>
        <w:numPr>
          <w:ilvl w:val="0"/>
          <w:numId w:val="20"/>
        </w:numPr>
        <w:spacing w:line="0" w:lineRule="atLeast"/>
        <w:ind w:left="0" w:firstLine="0"/>
        <w:rPr>
          <w:noProof/>
        </w:rPr>
      </w:pPr>
      <w:r w:rsidRPr="004B005B">
        <w:rPr>
          <w:noProof/>
        </w:rPr>
        <w:t xml:space="preserve">Li, T., Hu, Z., Wang, L., Lv, G. Y. Details determining the success in establishing a mouse orthotopic liver transplantation model. </w:t>
      </w:r>
      <w:r w:rsidRPr="004B005B">
        <w:rPr>
          <w:i/>
          <w:noProof/>
        </w:rPr>
        <w:t>World J Gastroenterol.</w:t>
      </w:r>
      <w:r w:rsidRPr="004B005B">
        <w:rPr>
          <w:noProof/>
        </w:rPr>
        <w:t xml:space="preserve"> </w:t>
      </w:r>
      <w:r w:rsidRPr="004B005B">
        <w:rPr>
          <w:b/>
          <w:noProof/>
        </w:rPr>
        <w:t>26</w:t>
      </w:r>
      <w:r w:rsidRPr="004B005B">
        <w:rPr>
          <w:noProof/>
        </w:rPr>
        <w:t xml:space="preserve"> (27), 3889</w:t>
      </w:r>
      <w:r w:rsidR="004B005B" w:rsidRPr="004B005B">
        <w:rPr>
          <w:noProof/>
        </w:rPr>
        <w:t>–</w:t>
      </w:r>
      <w:r w:rsidRPr="004B005B">
        <w:rPr>
          <w:noProof/>
        </w:rPr>
        <w:t>3898 (2020).</w:t>
      </w:r>
    </w:p>
    <w:p w14:paraId="2656D7A4" w14:textId="6569779D" w:rsidR="002D1D71" w:rsidRPr="004B005B" w:rsidRDefault="002D1D71" w:rsidP="00A421FB">
      <w:pPr>
        <w:pStyle w:val="EndNoteBibliography"/>
        <w:numPr>
          <w:ilvl w:val="0"/>
          <w:numId w:val="20"/>
        </w:numPr>
        <w:spacing w:line="0" w:lineRule="atLeast"/>
        <w:ind w:left="0" w:firstLine="0"/>
        <w:rPr>
          <w:noProof/>
        </w:rPr>
      </w:pPr>
      <w:r w:rsidRPr="004B005B">
        <w:rPr>
          <w:noProof/>
        </w:rPr>
        <w:t xml:space="preserve">Kageyama, S. et al. Ischemia-reperfusion injury in allogeneic liver transplantation: A role of </w:t>
      </w:r>
      <w:r w:rsidR="004B005B" w:rsidRPr="004B005B">
        <w:rPr>
          <w:noProof/>
        </w:rPr>
        <w:t>CD4 T</w:t>
      </w:r>
      <w:r w:rsidRPr="004B005B">
        <w:rPr>
          <w:noProof/>
        </w:rPr>
        <w:t xml:space="preserve"> cells in early allograft injury. </w:t>
      </w:r>
      <w:r w:rsidRPr="004B005B">
        <w:rPr>
          <w:i/>
          <w:noProof/>
        </w:rPr>
        <w:t>Transplantation.</w:t>
      </w:r>
      <w:r w:rsidRPr="004B005B">
        <w:rPr>
          <w:noProof/>
        </w:rPr>
        <w:t xml:space="preserve"> </w:t>
      </w:r>
      <w:r w:rsidRPr="004B005B">
        <w:rPr>
          <w:b/>
          <w:noProof/>
        </w:rPr>
        <w:t>105</w:t>
      </w:r>
      <w:r w:rsidRPr="004B005B">
        <w:rPr>
          <w:noProof/>
        </w:rPr>
        <w:t xml:space="preserve"> (9), 1989</w:t>
      </w:r>
      <w:r w:rsidR="004B005B" w:rsidRPr="004B005B">
        <w:rPr>
          <w:noProof/>
        </w:rPr>
        <w:t>–</w:t>
      </w:r>
      <w:r w:rsidRPr="004B005B">
        <w:rPr>
          <w:noProof/>
        </w:rPr>
        <w:t>1997 (2021).</w:t>
      </w:r>
    </w:p>
    <w:p w14:paraId="22384BCD" w14:textId="27484444" w:rsidR="002D1D71" w:rsidRPr="004B005B" w:rsidRDefault="002D1D71" w:rsidP="00A421FB">
      <w:pPr>
        <w:pStyle w:val="EndNoteBibliography"/>
        <w:numPr>
          <w:ilvl w:val="0"/>
          <w:numId w:val="20"/>
        </w:numPr>
        <w:spacing w:line="0" w:lineRule="atLeast"/>
        <w:ind w:left="0" w:firstLine="0"/>
        <w:rPr>
          <w:noProof/>
        </w:rPr>
      </w:pPr>
      <w:r w:rsidRPr="004B005B">
        <w:rPr>
          <w:noProof/>
        </w:rPr>
        <w:t xml:space="preserve">Kojima, H. et al. T cell </w:t>
      </w:r>
      <w:r w:rsidR="004B005B" w:rsidRPr="004B005B">
        <w:rPr>
          <w:noProof/>
        </w:rPr>
        <w:t>CEACAM1-TIM-</w:t>
      </w:r>
      <w:r w:rsidRPr="004B005B">
        <w:rPr>
          <w:noProof/>
        </w:rPr>
        <w:t xml:space="preserve">3 crosstalk alleviates liver transplant injury in mice and humans. </w:t>
      </w:r>
      <w:r w:rsidRPr="004B005B">
        <w:rPr>
          <w:i/>
          <w:noProof/>
        </w:rPr>
        <w:t>Gastroenterology.</w:t>
      </w:r>
      <w:r w:rsidRPr="004B005B">
        <w:rPr>
          <w:noProof/>
        </w:rPr>
        <w:t xml:space="preserve"> </w:t>
      </w:r>
      <w:r w:rsidRPr="004B005B">
        <w:rPr>
          <w:b/>
          <w:noProof/>
        </w:rPr>
        <w:t>165</w:t>
      </w:r>
      <w:r w:rsidRPr="004B005B">
        <w:rPr>
          <w:noProof/>
        </w:rPr>
        <w:t xml:space="preserve"> (5), 1233</w:t>
      </w:r>
      <w:r w:rsidR="004B005B" w:rsidRPr="004B005B">
        <w:rPr>
          <w:noProof/>
        </w:rPr>
        <w:t>–</w:t>
      </w:r>
      <w:r w:rsidRPr="004B005B">
        <w:rPr>
          <w:noProof/>
        </w:rPr>
        <w:t>1248 e1239 (2023).</w:t>
      </w:r>
    </w:p>
    <w:p w14:paraId="55EBC63C" w14:textId="4BB42EC1" w:rsidR="002D1D71" w:rsidRPr="004B005B" w:rsidRDefault="002D1D71" w:rsidP="00A421FB">
      <w:pPr>
        <w:pStyle w:val="EndNoteBibliography"/>
        <w:numPr>
          <w:ilvl w:val="0"/>
          <w:numId w:val="20"/>
        </w:numPr>
        <w:spacing w:line="0" w:lineRule="atLeast"/>
        <w:ind w:left="0" w:firstLine="0"/>
        <w:rPr>
          <w:noProof/>
        </w:rPr>
      </w:pPr>
      <w:r w:rsidRPr="004B005B">
        <w:rPr>
          <w:noProof/>
        </w:rPr>
        <w:t xml:space="preserve">Tanaka, K. et al. Recipient toll-like receptor 4 determines the outcome of ischemia-reperfusion injury in steatotic liver transplantation in mice. </w:t>
      </w:r>
      <w:r w:rsidRPr="004B005B">
        <w:rPr>
          <w:i/>
          <w:noProof/>
        </w:rPr>
        <w:t>Am J Transplant.</w:t>
      </w:r>
      <w:r w:rsidRPr="004B005B">
        <w:rPr>
          <w:noProof/>
        </w:rPr>
        <w:t xml:space="preserve"> </w:t>
      </w:r>
      <w:r w:rsidR="004B005B" w:rsidRPr="00A421FB">
        <w:rPr>
          <w:b/>
          <w:bCs/>
          <w:noProof/>
        </w:rPr>
        <w:t>25</w:t>
      </w:r>
      <w:r w:rsidR="004B005B" w:rsidRPr="004B005B">
        <w:rPr>
          <w:noProof/>
        </w:rPr>
        <w:t xml:space="preserve"> (6), 1168–1179</w:t>
      </w:r>
      <w:r w:rsidRPr="004B005B">
        <w:rPr>
          <w:noProof/>
        </w:rPr>
        <w:t xml:space="preserve">  (2025).</w:t>
      </w:r>
    </w:p>
    <w:p w14:paraId="5A292B9E" w14:textId="75D34842" w:rsidR="002D1D71" w:rsidRPr="004B005B" w:rsidRDefault="002D1D71" w:rsidP="00A421FB">
      <w:pPr>
        <w:pStyle w:val="EndNoteBibliography"/>
        <w:numPr>
          <w:ilvl w:val="0"/>
          <w:numId w:val="20"/>
        </w:numPr>
        <w:spacing w:line="0" w:lineRule="atLeast"/>
        <w:ind w:left="0" w:firstLine="0"/>
        <w:rPr>
          <w:noProof/>
        </w:rPr>
      </w:pPr>
      <w:r w:rsidRPr="004B005B">
        <w:rPr>
          <w:noProof/>
        </w:rPr>
        <w:t xml:space="preserve">Chen, J. et al. A review of various techniques of mouse liver transplantation. </w:t>
      </w:r>
      <w:r w:rsidRPr="004B005B">
        <w:rPr>
          <w:i/>
          <w:noProof/>
        </w:rPr>
        <w:t>Transplant Proc.</w:t>
      </w:r>
      <w:r w:rsidRPr="004B005B">
        <w:rPr>
          <w:noProof/>
        </w:rPr>
        <w:t xml:space="preserve"> </w:t>
      </w:r>
      <w:r w:rsidRPr="004B005B">
        <w:rPr>
          <w:b/>
          <w:noProof/>
        </w:rPr>
        <w:t>45</w:t>
      </w:r>
      <w:r w:rsidRPr="004B005B">
        <w:rPr>
          <w:noProof/>
        </w:rPr>
        <w:t xml:space="preserve"> (6), 2517</w:t>
      </w:r>
      <w:r w:rsidR="004B005B" w:rsidRPr="004B005B">
        <w:rPr>
          <w:noProof/>
        </w:rPr>
        <w:t>–</w:t>
      </w:r>
      <w:r w:rsidRPr="004B005B">
        <w:rPr>
          <w:noProof/>
        </w:rPr>
        <w:t>2521 (2013).</w:t>
      </w:r>
    </w:p>
    <w:p w14:paraId="2B145A31" w14:textId="0C3A35A3" w:rsidR="002D1D71" w:rsidRPr="004B005B" w:rsidRDefault="002D1D71" w:rsidP="00A421FB">
      <w:pPr>
        <w:pStyle w:val="EndNoteBibliography"/>
        <w:numPr>
          <w:ilvl w:val="0"/>
          <w:numId w:val="20"/>
        </w:numPr>
        <w:spacing w:line="0" w:lineRule="atLeast"/>
        <w:ind w:left="0" w:firstLine="0"/>
        <w:rPr>
          <w:noProof/>
        </w:rPr>
      </w:pPr>
      <w:r w:rsidRPr="004B005B">
        <w:rPr>
          <w:noProof/>
        </w:rPr>
        <w:t xml:space="preserve">Hori, T. et al. Comprehensive and innovative techniques for liver transplantation in rats: A surgical guide. </w:t>
      </w:r>
      <w:r w:rsidRPr="004B005B">
        <w:rPr>
          <w:i/>
          <w:noProof/>
        </w:rPr>
        <w:t>World J Gastroenterol.</w:t>
      </w:r>
      <w:r w:rsidRPr="004B005B">
        <w:rPr>
          <w:noProof/>
        </w:rPr>
        <w:t xml:space="preserve"> </w:t>
      </w:r>
      <w:r w:rsidRPr="004B005B">
        <w:rPr>
          <w:b/>
          <w:noProof/>
        </w:rPr>
        <w:t>16</w:t>
      </w:r>
      <w:r w:rsidRPr="004B005B">
        <w:rPr>
          <w:noProof/>
        </w:rPr>
        <w:t xml:space="preserve"> (25), 3120</w:t>
      </w:r>
      <w:r w:rsidR="004B005B" w:rsidRPr="004B005B">
        <w:rPr>
          <w:noProof/>
        </w:rPr>
        <w:t>–</w:t>
      </w:r>
      <w:r w:rsidRPr="004B005B">
        <w:rPr>
          <w:noProof/>
        </w:rPr>
        <w:t>3132 (2010).</w:t>
      </w:r>
    </w:p>
    <w:p w14:paraId="7DAFF650" w14:textId="06743E18" w:rsidR="002D1D71" w:rsidRPr="004B005B" w:rsidRDefault="002D1D71" w:rsidP="00A421FB">
      <w:pPr>
        <w:pStyle w:val="EndNoteBibliography"/>
        <w:numPr>
          <w:ilvl w:val="0"/>
          <w:numId w:val="20"/>
        </w:numPr>
        <w:spacing w:line="0" w:lineRule="atLeast"/>
        <w:ind w:left="0" w:firstLine="0"/>
        <w:rPr>
          <w:noProof/>
        </w:rPr>
      </w:pPr>
      <w:r w:rsidRPr="004B005B">
        <w:rPr>
          <w:noProof/>
        </w:rPr>
        <w:t xml:space="preserve">Tanaka, K. et al. Vascular reconstruction with the cuff technique in mouse orthotopic liver transplantation. </w:t>
      </w:r>
      <w:r w:rsidRPr="004B005B">
        <w:rPr>
          <w:i/>
          <w:noProof/>
        </w:rPr>
        <w:t>J Vis Exp.</w:t>
      </w:r>
      <w:r w:rsidRPr="004B005B">
        <w:rPr>
          <w:noProof/>
        </w:rPr>
        <w:t xml:space="preserve"> </w:t>
      </w:r>
      <w:r w:rsidR="004B005B" w:rsidRPr="00A421FB">
        <w:rPr>
          <w:b/>
          <w:bCs/>
          <w:noProof/>
        </w:rPr>
        <w:t>202</w:t>
      </w:r>
      <w:r w:rsidR="004B005B" w:rsidRPr="004B005B">
        <w:rPr>
          <w:noProof/>
        </w:rPr>
        <w:t xml:space="preserve">, </w:t>
      </w:r>
      <w:r w:rsidRPr="004B005B">
        <w:rPr>
          <w:noProof/>
        </w:rPr>
        <w:t>66215  (2023).</w:t>
      </w:r>
    </w:p>
    <w:p w14:paraId="6B2B1AA9" w14:textId="6CB88414" w:rsidR="006E4797" w:rsidRPr="00A421FB" w:rsidRDefault="00712675" w:rsidP="00A421FB">
      <w:pPr>
        <w:pBdr>
          <w:top w:val="nil"/>
          <w:left w:val="nil"/>
          <w:bottom w:val="nil"/>
          <w:right w:val="nil"/>
          <w:between w:val="nil"/>
        </w:pBdr>
        <w:spacing w:line="0" w:lineRule="atLeast"/>
      </w:pPr>
      <w:r w:rsidRPr="00A421FB">
        <w:fldChar w:fldCharType="end"/>
      </w:r>
    </w:p>
    <w:sectPr w:rsidR="006E4797" w:rsidRPr="00A421FB" w:rsidSect="003F2FFF">
      <w:headerReference w:type="even" r:id="rId9"/>
      <w:headerReference w:type="default" r:id="rId10"/>
      <w:footerReference w:type="even" r:id="rId11"/>
      <w:head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F93237F" w14:textId="77777777" w:rsidR="001019E4" w:rsidRDefault="001019E4">
      <w:r>
        <w:separator/>
      </w:r>
    </w:p>
  </w:endnote>
  <w:endnote w:type="continuationSeparator" w:id="0">
    <w:p w14:paraId="1CC09B95" w14:textId="77777777" w:rsidR="001019E4" w:rsidRDefault="001019E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Noto Sans Symbols">
    <w:altName w:val="Calibri"/>
    <w:panose1 w:val="020B0604020202020204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E5172E" w14:textId="77777777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78361A4" w14:textId="77777777" w:rsidR="001019E4" w:rsidRDefault="001019E4">
      <w:r>
        <w:separator/>
      </w:r>
    </w:p>
  </w:footnote>
  <w:footnote w:type="continuationSeparator" w:id="0">
    <w:p w14:paraId="3E30E85F" w14:textId="77777777" w:rsidR="001019E4" w:rsidRDefault="001019E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47547F0" w14:textId="77777777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710A415" w14:textId="77777777" w:rsidR="006E4797" w:rsidRDefault="00551D8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9104647" w14:textId="6B9556FC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30E328C"/>
    <w:multiLevelType w:val="multilevel"/>
    <w:tmpl w:val="40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271504EC"/>
    <w:multiLevelType w:val="hybridMultilevel"/>
    <w:tmpl w:val="DEE2490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30921D63"/>
    <w:multiLevelType w:val="hybridMultilevel"/>
    <w:tmpl w:val="EB34C9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8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46B673A1"/>
    <w:multiLevelType w:val="hybridMultilevel"/>
    <w:tmpl w:val="689E02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6A300805"/>
    <w:multiLevelType w:val="hybridMultilevel"/>
    <w:tmpl w:val="D29C57A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7980701F"/>
    <w:multiLevelType w:val="hybridMultilevel"/>
    <w:tmpl w:val="EDCE8A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CDD7E65"/>
    <w:multiLevelType w:val="hybridMultilevel"/>
    <w:tmpl w:val="6A14E2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F2158F3"/>
    <w:multiLevelType w:val="hybridMultilevel"/>
    <w:tmpl w:val="D60877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05181830">
    <w:abstractNumId w:val="6"/>
  </w:num>
  <w:num w:numId="2" w16cid:durableId="637145694">
    <w:abstractNumId w:val="10"/>
  </w:num>
  <w:num w:numId="3" w16cid:durableId="448087972">
    <w:abstractNumId w:val="16"/>
  </w:num>
  <w:num w:numId="4" w16cid:durableId="248857149">
    <w:abstractNumId w:val="1"/>
  </w:num>
  <w:num w:numId="5" w16cid:durableId="326057136">
    <w:abstractNumId w:val="13"/>
  </w:num>
  <w:num w:numId="6" w16cid:durableId="2075157182">
    <w:abstractNumId w:val="14"/>
  </w:num>
  <w:num w:numId="7" w16cid:durableId="1248150995">
    <w:abstractNumId w:val="7"/>
  </w:num>
  <w:num w:numId="8" w16cid:durableId="1274702353">
    <w:abstractNumId w:val="9"/>
  </w:num>
  <w:num w:numId="9" w16cid:durableId="1765809406">
    <w:abstractNumId w:val="3"/>
  </w:num>
  <w:num w:numId="10" w16cid:durableId="779184968">
    <w:abstractNumId w:val="8"/>
  </w:num>
  <w:num w:numId="11" w16cid:durableId="1364749793">
    <w:abstractNumId w:val="12"/>
  </w:num>
  <w:num w:numId="12" w16cid:durableId="350491574">
    <w:abstractNumId w:val="4"/>
  </w:num>
  <w:num w:numId="13" w16cid:durableId="1647472844">
    <w:abstractNumId w:val="17"/>
  </w:num>
  <w:num w:numId="14" w16cid:durableId="1345015118">
    <w:abstractNumId w:val="19"/>
  </w:num>
  <w:num w:numId="15" w16cid:durableId="499928749">
    <w:abstractNumId w:val="5"/>
  </w:num>
  <w:num w:numId="16" w16cid:durableId="214052263">
    <w:abstractNumId w:val="2"/>
  </w:num>
  <w:num w:numId="17" w16cid:durableId="309212648">
    <w:abstractNumId w:val="11"/>
  </w:num>
  <w:num w:numId="18" w16cid:durableId="863593795">
    <w:abstractNumId w:val="0"/>
  </w:num>
  <w:num w:numId="19" w16cid:durableId="736169181">
    <w:abstractNumId w:val="18"/>
  </w:num>
  <w:num w:numId="20" w16cid:durableId="2041471398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8"/>
  <w:removePersonalInformation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Dc0MrcwNjQxtzA1tTBU0lEKTi0uzszPAykwrwUAdQc5T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trwefv4sfssse05ztxvsdjer0da2xates0&quot;&gt;MOLT 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/record-ids&gt;&lt;/item&gt;&lt;/Libraries&gt;"/>
  </w:docVars>
  <w:rsids>
    <w:rsidRoot w:val="006E4797"/>
    <w:rsid w:val="00003BFE"/>
    <w:rsid w:val="000118D1"/>
    <w:rsid w:val="0001551B"/>
    <w:rsid w:val="0004355D"/>
    <w:rsid w:val="00046471"/>
    <w:rsid w:val="000503C0"/>
    <w:rsid w:val="000512BF"/>
    <w:rsid w:val="00051EF9"/>
    <w:rsid w:val="000566B7"/>
    <w:rsid w:val="00061E0E"/>
    <w:rsid w:val="0007506F"/>
    <w:rsid w:val="00076815"/>
    <w:rsid w:val="00082A5F"/>
    <w:rsid w:val="000838B9"/>
    <w:rsid w:val="000913B7"/>
    <w:rsid w:val="00091535"/>
    <w:rsid w:val="000A3098"/>
    <w:rsid w:val="000A65DF"/>
    <w:rsid w:val="000B385C"/>
    <w:rsid w:val="000B41B6"/>
    <w:rsid w:val="000C43D8"/>
    <w:rsid w:val="000E2ABF"/>
    <w:rsid w:val="000E3A12"/>
    <w:rsid w:val="000E4C51"/>
    <w:rsid w:val="000F2098"/>
    <w:rsid w:val="000F3899"/>
    <w:rsid w:val="000F469B"/>
    <w:rsid w:val="001019E4"/>
    <w:rsid w:val="001031F4"/>
    <w:rsid w:val="00117B60"/>
    <w:rsid w:val="001221A2"/>
    <w:rsid w:val="001323EF"/>
    <w:rsid w:val="00154B86"/>
    <w:rsid w:val="001567D0"/>
    <w:rsid w:val="0016769B"/>
    <w:rsid w:val="0017276E"/>
    <w:rsid w:val="00174103"/>
    <w:rsid w:val="00194C04"/>
    <w:rsid w:val="001B0D0A"/>
    <w:rsid w:val="001B2E84"/>
    <w:rsid w:val="001B6BEA"/>
    <w:rsid w:val="001C3F68"/>
    <w:rsid w:val="001E3AB3"/>
    <w:rsid w:val="002014C8"/>
    <w:rsid w:val="0020553D"/>
    <w:rsid w:val="00210DD6"/>
    <w:rsid w:val="00213B93"/>
    <w:rsid w:val="00232906"/>
    <w:rsid w:val="00235584"/>
    <w:rsid w:val="002366EA"/>
    <w:rsid w:val="00241DD1"/>
    <w:rsid w:val="0024341C"/>
    <w:rsid w:val="00252077"/>
    <w:rsid w:val="002642C3"/>
    <w:rsid w:val="00265A84"/>
    <w:rsid w:val="00272246"/>
    <w:rsid w:val="00272A76"/>
    <w:rsid w:val="00275852"/>
    <w:rsid w:val="002A0663"/>
    <w:rsid w:val="002A2E7C"/>
    <w:rsid w:val="002A3B07"/>
    <w:rsid w:val="002B1E98"/>
    <w:rsid w:val="002C5384"/>
    <w:rsid w:val="002C71FF"/>
    <w:rsid w:val="002C7F49"/>
    <w:rsid w:val="002D1D71"/>
    <w:rsid w:val="002E6250"/>
    <w:rsid w:val="002E680E"/>
    <w:rsid w:val="003018F7"/>
    <w:rsid w:val="00316499"/>
    <w:rsid w:val="0031658E"/>
    <w:rsid w:val="00323423"/>
    <w:rsid w:val="00325E83"/>
    <w:rsid w:val="00326035"/>
    <w:rsid w:val="00351087"/>
    <w:rsid w:val="00354776"/>
    <w:rsid w:val="00357369"/>
    <w:rsid w:val="003661AF"/>
    <w:rsid w:val="00390CDE"/>
    <w:rsid w:val="00391F8D"/>
    <w:rsid w:val="00392CA2"/>
    <w:rsid w:val="003A33CC"/>
    <w:rsid w:val="003A70E6"/>
    <w:rsid w:val="003B12A6"/>
    <w:rsid w:val="003B4EB1"/>
    <w:rsid w:val="003D5627"/>
    <w:rsid w:val="003F2FFF"/>
    <w:rsid w:val="0040579A"/>
    <w:rsid w:val="004064D1"/>
    <w:rsid w:val="00420805"/>
    <w:rsid w:val="00425C8F"/>
    <w:rsid w:val="00436659"/>
    <w:rsid w:val="00456E70"/>
    <w:rsid w:val="00460990"/>
    <w:rsid w:val="00475990"/>
    <w:rsid w:val="004923FC"/>
    <w:rsid w:val="004A0F42"/>
    <w:rsid w:val="004B005B"/>
    <w:rsid w:val="004B3E58"/>
    <w:rsid w:val="004C0985"/>
    <w:rsid w:val="004C3C45"/>
    <w:rsid w:val="004D362E"/>
    <w:rsid w:val="004E4848"/>
    <w:rsid w:val="004F0778"/>
    <w:rsid w:val="004F0CCE"/>
    <w:rsid w:val="004F1454"/>
    <w:rsid w:val="004F6970"/>
    <w:rsid w:val="00513CCF"/>
    <w:rsid w:val="005178AE"/>
    <w:rsid w:val="00522884"/>
    <w:rsid w:val="005304AC"/>
    <w:rsid w:val="00542DF4"/>
    <w:rsid w:val="00545907"/>
    <w:rsid w:val="00550647"/>
    <w:rsid w:val="00551D82"/>
    <w:rsid w:val="00574EE9"/>
    <w:rsid w:val="00575E55"/>
    <w:rsid w:val="00580E17"/>
    <w:rsid w:val="00596E2B"/>
    <w:rsid w:val="005A3C75"/>
    <w:rsid w:val="005C0B38"/>
    <w:rsid w:val="006035DD"/>
    <w:rsid w:val="00615035"/>
    <w:rsid w:val="00622578"/>
    <w:rsid w:val="00634672"/>
    <w:rsid w:val="0064423F"/>
    <w:rsid w:val="006610AB"/>
    <w:rsid w:val="00665F22"/>
    <w:rsid w:val="00672B81"/>
    <w:rsid w:val="006755EE"/>
    <w:rsid w:val="006824BF"/>
    <w:rsid w:val="00691C28"/>
    <w:rsid w:val="006C7E3E"/>
    <w:rsid w:val="006E0B4B"/>
    <w:rsid w:val="006E4797"/>
    <w:rsid w:val="006E524C"/>
    <w:rsid w:val="006F71A4"/>
    <w:rsid w:val="0070444F"/>
    <w:rsid w:val="00712675"/>
    <w:rsid w:val="00713527"/>
    <w:rsid w:val="00714BE0"/>
    <w:rsid w:val="00722405"/>
    <w:rsid w:val="00731C6B"/>
    <w:rsid w:val="00762F34"/>
    <w:rsid w:val="007877BF"/>
    <w:rsid w:val="00794067"/>
    <w:rsid w:val="007A1E1B"/>
    <w:rsid w:val="007B0C7B"/>
    <w:rsid w:val="007D3A53"/>
    <w:rsid w:val="007D6357"/>
    <w:rsid w:val="007D637D"/>
    <w:rsid w:val="007D6BE0"/>
    <w:rsid w:val="007F1432"/>
    <w:rsid w:val="007F2030"/>
    <w:rsid w:val="007F2800"/>
    <w:rsid w:val="007F519A"/>
    <w:rsid w:val="00810650"/>
    <w:rsid w:val="00813301"/>
    <w:rsid w:val="00816638"/>
    <w:rsid w:val="008169F3"/>
    <w:rsid w:val="00817570"/>
    <w:rsid w:val="008261BC"/>
    <w:rsid w:val="008376F0"/>
    <w:rsid w:val="008461C6"/>
    <w:rsid w:val="00880475"/>
    <w:rsid w:val="00881B6F"/>
    <w:rsid w:val="00893D2E"/>
    <w:rsid w:val="00893D42"/>
    <w:rsid w:val="008949E1"/>
    <w:rsid w:val="008961D1"/>
    <w:rsid w:val="008A0F3C"/>
    <w:rsid w:val="008B35D2"/>
    <w:rsid w:val="008B7F3C"/>
    <w:rsid w:val="008E4A9E"/>
    <w:rsid w:val="00901ACD"/>
    <w:rsid w:val="009056C1"/>
    <w:rsid w:val="0090695F"/>
    <w:rsid w:val="00956265"/>
    <w:rsid w:val="00964E13"/>
    <w:rsid w:val="00967F64"/>
    <w:rsid w:val="00974B8B"/>
    <w:rsid w:val="0098160B"/>
    <w:rsid w:val="00990A3B"/>
    <w:rsid w:val="00991429"/>
    <w:rsid w:val="00994F50"/>
    <w:rsid w:val="009A10AA"/>
    <w:rsid w:val="009B11F8"/>
    <w:rsid w:val="009B6573"/>
    <w:rsid w:val="009D0087"/>
    <w:rsid w:val="009D1EC3"/>
    <w:rsid w:val="009D285A"/>
    <w:rsid w:val="009E3F08"/>
    <w:rsid w:val="009F4008"/>
    <w:rsid w:val="009F4337"/>
    <w:rsid w:val="009F6F4A"/>
    <w:rsid w:val="00A025A6"/>
    <w:rsid w:val="00A13633"/>
    <w:rsid w:val="00A1684A"/>
    <w:rsid w:val="00A421FB"/>
    <w:rsid w:val="00A60CA3"/>
    <w:rsid w:val="00A80553"/>
    <w:rsid w:val="00A94E5B"/>
    <w:rsid w:val="00AA1C3D"/>
    <w:rsid w:val="00AA21C5"/>
    <w:rsid w:val="00AC6C21"/>
    <w:rsid w:val="00AF5578"/>
    <w:rsid w:val="00B0720E"/>
    <w:rsid w:val="00B41EB7"/>
    <w:rsid w:val="00B82360"/>
    <w:rsid w:val="00BA029D"/>
    <w:rsid w:val="00BB284D"/>
    <w:rsid w:val="00BB324D"/>
    <w:rsid w:val="00BE22A2"/>
    <w:rsid w:val="00BF0031"/>
    <w:rsid w:val="00BF0544"/>
    <w:rsid w:val="00BF197A"/>
    <w:rsid w:val="00BF1C27"/>
    <w:rsid w:val="00BF7D78"/>
    <w:rsid w:val="00C11D93"/>
    <w:rsid w:val="00C277F3"/>
    <w:rsid w:val="00C44CF6"/>
    <w:rsid w:val="00C46DF5"/>
    <w:rsid w:val="00C550F3"/>
    <w:rsid w:val="00C60544"/>
    <w:rsid w:val="00C652D8"/>
    <w:rsid w:val="00C75111"/>
    <w:rsid w:val="00C834B8"/>
    <w:rsid w:val="00C86948"/>
    <w:rsid w:val="00C90190"/>
    <w:rsid w:val="00CA49EB"/>
    <w:rsid w:val="00CB04B6"/>
    <w:rsid w:val="00CB1713"/>
    <w:rsid w:val="00CB7FCA"/>
    <w:rsid w:val="00CE3DB2"/>
    <w:rsid w:val="00CE54F8"/>
    <w:rsid w:val="00CE62B6"/>
    <w:rsid w:val="00CE6715"/>
    <w:rsid w:val="00CF0E61"/>
    <w:rsid w:val="00D1739A"/>
    <w:rsid w:val="00D37BBE"/>
    <w:rsid w:val="00D45FB2"/>
    <w:rsid w:val="00D56365"/>
    <w:rsid w:val="00D63009"/>
    <w:rsid w:val="00D63704"/>
    <w:rsid w:val="00D71964"/>
    <w:rsid w:val="00D71F3A"/>
    <w:rsid w:val="00D92400"/>
    <w:rsid w:val="00D960AA"/>
    <w:rsid w:val="00D97B98"/>
    <w:rsid w:val="00DA2FE7"/>
    <w:rsid w:val="00DA40B5"/>
    <w:rsid w:val="00DB060D"/>
    <w:rsid w:val="00DC3B38"/>
    <w:rsid w:val="00DD0D2A"/>
    <w:rsid w:val="00DE50B7"/>
    <w:rsid w:val="00E15E1A"/>
    <w:rsid w:val="00E20627"/>
    <w:rsid w:val="00E21326"/>
    <w:rsid w:val="00E31324"/>
    <w:rsid w:val="00E379A3"/>
    <w:rsid w:val="00E46232"/>
    <w:rsid w:val="00E54D28"/>
    <w:rsid w:val="00E6640E"/>
    <w:rsid w:val="00EA15C1"/>
    <w:rsid w:val="00EB1E68"/>
    <w:rsid w:val="00EB729B"/>
    <w:rsid w:val="00EC1AC0"/>
    <w:rsid w:val="00EC33AA"/>
    <w:rsid w:val="00EF0BD6"/>
    <w:rsid w:val="00EF1B1D"/>
    <w:rsid w:val="00F000E7"/>
    <w:rsid w:val="00F0660C"/>
    <w:rsid w:val="00F10BE8"/>
    <w:rsid w:val="00F14C54"/>
    <w:rsid w:val="00F154B8"/>
    <w:rsid w:val="00F2363B"/>
    <w:rsid w:val="00F23C28"/>
    <w:rsid w:val="00F44DFB"/>
    <w:rsid w:val="00F7267E"/>
    <w:rsid w:val="00F73A4C"/>
    <w:rsid w:val="00F779B3"/>
    <w:rsid w:val="00F80598"/>
    <w:rsid w:val="00F86CB2"/>
    <w:rsid w:val="00F96365"/>
    <w:rsid w:val="00FA6C9C"/>
    <w:rsid w:val="00FB2BED"/>
    <w:rsid w:val="00FC13AD"/>
    <w:rsid w:val="00FC567A"/>
    <w:rsid w:val="00FC608F"/>
    <w:rsid w:val="00FC76C4"/>
    <w:rsid w:val="00FE7014"/>
    <w:rsid w:val="00FF0BD2"/>
    <w:rsid w:val="00FF25FE"/>
    <w:rsid w:val="00FF51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Theme="minorEastAsia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C11D9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11D93"/>
  </w:style>
  <w:style w:type="paragraph" w:styleId="Revision">
    <w:name w:val="Revision"/>
    <w:hidden/>
    <w:uiPriority w:val="99"/>
    <w:semiHidden/>
    <w:rsid w:val="000B41B6"/>
    <w:pPr>
      <w:widowControl/>
      <w:jc w:val="left"/>
    </w:pPr>
  </w:style>
  <w:style w:type="paragraph" w:styleId="ListParagraph">
    <w:name w:val="List Paragraph"/>
    <w:basedOn w:val="Normal"/>
    <w:uiPriority w:val="34"/>
    <w:qFormat/>
    <w:rsid w:val="007D6BE0"/>
    <w:pPr>
      <w:widowControl/>
      <w:spacing w:after="200" w:line="276" w:lineRule="auto"/>
      <w:ind w:left="720"/>
      <w:contextualSpacing/>
      <w:jc w:val="left"/>
    </w:pPr>
    <w:rPr>
      <w:rFonts w:asciiTheme="minorHAnsi" w:eastAsiaTheme="minorHAnsi" w:hAnsiTheme="minorHAnsi" w:cstheme="minorBidi"/>
      <w:sz w:val="22"/>
      <w:szCs w:val="22"/>
    </w:rPr>
  </w:style>
  <w:style w:type="character" w:styleId="FollowedHyperlink">
    <w:name w:val="FollowedHyperlink"/>
    <w:basedOn w:val="DefaultParagraphFont"/>
    <w:uiPriority w:val="99"/>
    <w:semiHidden/>
    <w:unhideWhenUsed/>
    <w:rsid w:val="006755EE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712675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712675"/>
  </w:style>
  <w:style w:type="paragraph" w:customStyle="1" w:styleId="EndNoteBibliography">
    <w:name w:val="EndNote Bibliography"/>
    <w:basedOn w:val="Normal"/>
    <w:link w:val="EndNoteBibliographyChar"/>
    <w:rsid w:val="00712675"/>
  </w:style>
  <w:style w:type="character" w:customStyle="1" w:styleId="EndNoteBibliographyChar">
    <w:name w:val="EndNote Bibliography Char"/>
    <w:basedOn w:val="DefaultParagraphFont"/>
    <w:link w:val="EndNoteBibliography"/>
    <w:rsid w:val="00712675"/>
  </w:style>
  <w:style w:type="paragraph" w:styleId="NormalWeb">
    <w:name w:val="Normal (Web)"/>
    <w:basedOn w:val="Normal"/>
    <w:uiPriority w:val="99"/>
    <w:unhideWhenUsed/>
    <w:rsid w:val="003B4EB1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lang w:eastAsia="ja-JP"/>
    </w:rPr>
  </w:style>
  <w:style w:type="character" w:styleId="LineNumber">
    <w:name w:val="line number"/>
    <w:basedOn w:val="DefaultParagraphFont"/>
    <w:uiPriority w:val="99"/>
    <w:semiHidden/>
    <w:unhideWhenUsed/>
    <w:rsid w:val="003F2FFF"/>
  </w:style>
  <w:style w:type="character" w:styleId="UnresolvedMention">
    <w:name w:val="Unresolved Mention"/>
    <w:basedOn w:val="DefaultParagraphFont"/>
    <w:uiPriority w:val="99"/>
    <w:semiHidden/>
    <w:unhideWhenUsed/>
    <w:rsid w:val="00974B8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ozi1103@kuhp.kyoto-u.ac.jp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BE5D29C-5283-419F-90A5-72784A0A4C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4517</Words>
  <Characters>25752</Characters>
  <Application>Microsoft Office Word</Application>
  <DocSecurity>0</DocSecurity>
  <Lines>214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5-10-30T21:47:00Z</dcterms:created>
  <dcterms:modified xsi:type="dcterms:W3CDTF">2025-10-30T2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715554084b6a3f5e957734f7bc0a214320c29b962d00a0a526411b9a5528181</vt:lpwstr>
  </property>
</Properties>
</file>